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3D884C2D" w:rsidR="00185F9A" w:rsidRPr="00B37F00" w:rsidRDefault="000231F1" w:rsidP="00EE0C1B">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del w:id="0" w:author="Caitlin Jeffrey" w:date="2024-05-21T09:34:00Z" w16du:dateUtc="2024-05-21T13:34:00Z">
        <w:r w:rsidR="000D698A" w:rsidRPr="00D03DE9" w:rsidDel="00C66685">
          <w:rPr>
            <w:rFonts w:ascii="Times New Roman" w:hAnsi="Times New Roman" w:cs="Times New Roman"/>
            <w:sz w:val="24"/>
            <w:szCs w:val="24"/>
          </w:rPr>
          <w:delText>are a subset of</w:delText>
        </w:r>
        <w:r w:rsidRPr="00D03DE9" w:rsidDel="00C66685">
          <w:rPr>
            <w:rFonts w:ascii="Times New Roman" w:hAnsi="Times New Roman" w:cs="Times New Roman"/>
            <w:sz w:val="24"/>
            <w:szCs w:val="24"/>
          </w:rPr>
          <w:delText xml:space="preserve"> </w:delText>
        </w:r>
        <w:r w:rsidR="00F33D3E" w:rsidRPr="00D03DE9" w:rsidDel="00C66685">
          <w:rPr>
            <w:rFonts w:ascii="Times New Roman" w:hAnsi="Times New Roman" w:cs="Times New Roman"/>
            <w:sz w:val="24"/>
            <w:szCs w:val="24"/>
          </w:rPr>
          <w:delText>mammary</w:delText>
        </w:r>
        <w:r w:rsidRPr="00D03DE9" w:rsidDel="00C66685">
          <w:rPr>
            <w:rFonts w:ascii="Times New Roman" w:hAnsi="Times New Roman" w:cs="Times New Roman"/>
            <w:sz w:val="24"/>
            <w:szCs w:val="24"/>
          </w:rPr>
          <w:delText xml:space="preserve"> </w:delText>
        </w:r>
        <w:r w:rsidR="00F33D3E" w:rsidRPr="00D03DE9" w:rsidDel="00C66685">
          <w:rPr>
            <w:rFonts w:ascii="Times New Roman" w:hAnsi="Times New Roman" w:cs="Times New Roman"/>
            <w:sz w:val="24"/>
            <w:szCs w:val="24"/>
          </w:rPr>
          <w:delText xml:space="preserve">quarter milk samples </w:delText>
        </w:r>
        <w:r w:rsidR="00617DA4" w:rsidRPr="00D03DE9" w:rsidDel="00C66685">
          <w:rPr>
            <w:rFonts w:ascii="Times New Roman" w:hAnsi="Times New Roman" w:cs="Times New Roman"/>
            <w:sz w:val="24"/>
            <w:szCs w:val="24"/>
          </w:rPr>
          <w:delText>collected during a</w:delText>
        </w:r>
      </w:del>
      <w:ins w:id="1" w:author="John Barlow" w:date="2024-05-06T12:44:00Z">
        <w:del w:id="2" w:author="Caitlin Jeffrey" w:date="2024-05-21T09:34:00Z" w16du:dateUtc="2024-05-21T13:34:00Z">
          <w:r w:rsidR="00F65E58" w:rsidDel="00C66685">
            <w:rPr>
              <w:rFonts w:ascii="Times New Roman" w:hAnsi="Times New Roman" w:cs="Times New Roman"/>
              <w:sz w:val="24"/>
              <w:szCs w:val="24"/>
            </w:rPr>
            <w:delText>A</w:delText>
          </w:r>
        </w:del>
      </w:ins>
      <w:del w:id="3" w:author="Caitlin Jeffrey" w:date="2024-05-21T09:34:00Z" w16du:dateUtc="2024-05-21T13:34:00Z">
        <w:r w:rsidR="00FA41C8" w:rsidRPr="00D03DE9" w:rsidDel="00C66685">
          <w:rPr>
            <w:rFonts w:ascii="Times New Roman" w:hAnsi="Times New Roman" w:cs="Times New Roman"/>
            <w:sz w:val="24"/>
            <w:szCs w:val="24"/>
          </w:rPr>
          <w:delText xml:space="preserve"> </w:delText>
        </w:r>
      </w:del>
      <w:ins w:id="4" w:author="Caitlin Jeffrey" w:date="2024-05-21T09:34:00Z" w16du:dateUtc="2024-05-21T13:34:00Z">
        <w:r w:rsidR="00C66685">
          <w:rPr>
            <w:rFonts w:ascii="Times New Roman" w:hAnsi="Times New Roman" w:cs="Times New Roman"/>
            <w:sz w:val="24"/>
            <w:szCs w:val="24"/>
          </w:rPr>
          <w:t xml:space="preserve">were collected during a </w:t>
        </w:r>
      </w:ins>
      <w:r w:rsidR="00FA41C8" w:rsidRPr="00D03DE9">
        <w:rPr>
          <w:rFonts w:ascii="Times New Roman" w:hAnsi="Times New Roman" w:cs="Times New Roman"/>
          <w:sz w:val="24"/>
          <w:szCs w:val="24"/>
        </w:rPr>
        <w:t xml:space="preserve">longitudinal, cross-sectional </w:t>
      </w:r>
      <w:ins w:id="5" w:author="Caitlin Jeffrey" w:date="2024-05-21T09:35:00Z" w16du:dateUtc="2024-05-21T13:35:00Z">
        <w:r w:rsidR="00D76A9B">
          <w:rPr>
            <w:rFonts w:ascii="Times New Roman" w:hAnsi="Times New Roman" w:cs="Times New Roman"/>
            <w:sz w:val="24"/>
            <w:szCs w:val="24"/>
          </w:rPr>
          <w:t xml:space="preserve">observational </w:t>
        </w:r>
      </w:ins>
      <w:r w:rsidR="00FA41C8" w:rsidRPr="00D03DE9">
        <w:rPr>
          <w:rFonts w:ascii="Times New Roman" w:hAnsi="Times New Roman" w:cs="Times New Roman"/>
          <w:sz w:val="24"/>
          <w:szCs w:val="24"/>
        </w:rPr>
        <w:t>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del w:id="6" w:author="John Barlow" w:date="2024-05-06T12:44:00Z">
        <w:r w:rsidR="004D0DEC" w:rsidRPr="00D03DE9" w:rsidDel="00F65E58">
          <w:rPr>
            <w:rFonts w:ascii="Times New Roman" w:hAnsi="Times New Roman" w:cs="Times New Roman"/>
            <w:sz w:val="24"/>
            <w:szCs w:val="24"/>
          </w:rPr>
          <w:delText>.</w:delText>
        </w:r>
        <w:r w:rsidR="00231999" w:rsidRPr="00D03DE9" w:rsidDel="00F65E58">
          <w:rPr>
            <w:rFonts w:ascii="Times New Roman" w:hAnsi="Times New Roman" w:cs="Times New Roman"/>
            <w:sz w:val="24"/>
            <w:szCs w:val="24"/>
          </w:rPr>
          <w:delText xml:space="preserve"> The study</w:delText>
        </w:r>
      </w:del>
      <w:del w:id="7" w:author="Caitlin Jeffrey" w:date="2024-05-21T09:36:00Z" w16du:dateUtc="2024-05-21T13:36:00Z">
        <w:r w:rsidR="00231999" w:rsidRPr="00D03DE9" w:rsidDel="00252541">
          <w:rPr>
            <w:rFonts w:ascii="Times New Roman" w:hAnsi="Times New Roman" w:cs="Times New Roman"/>
            <w:sz w:val="24"/>
            <w:szCs w:val="24"/>
          </w:rPr>
          <w:delText xml:space="preserve"> was</w:delText>
        </w:r>
      </w:del>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del w:id="8" w:author="Caitlin Jeffrey" w:date="2024-05-21T09:56:00Z" w16du:dateUtc="2024-05-21T13:56:00Z">
        <w:r w:rsidR="00A76318" w:rsidRPr="00D03DE9" w:rsidDel="009305C9">
          <w:rPr>
            <w:rFonts w:ascii="Times New Roman" w:eastAsia="Times New Roman" w:hAnsi="Times New Roman" w:cs="Times New Roman"/>
            <w:color w:val="000000"/>
            <w:kern w:val="0"/>
            <w:sz w:val="24"/>
            <w:szCs w:val="24"/>
            <w14:ligatures w14:val="none"/>
          </w:rPr>
          <w:delText xml:space="preserve">Participating </w:delText>
        </w:r>
      </w:del>
      <w:ins w:id="9" w:author="Caitlin Jeffrey" w:date="2024-05-21T09:56:00Z" w16du:dateUtc="2024-05-21T13:56:00Z">
        <w:r w:rsidR="009305C9">
          <w:rPr>
            <w:rFonts w:ascii="Times New Roman" w:eastAsia="Times New Roman" w:hAnsi="Times New Roman" w:cs="Times New Roman"/>
            <w:color w:val="000000"/>
            <w:kern w:val="0"/>
            <w:sz w:val="24"/>
            <w:szCs w:val="24"/>
            <w14:ligatures w14:val="none"/>
          </w:rPr>
          <w:t>Enrolled</w:t>
        </w:r>
        <w:r w:rsidR="009305C9" w:rsidRPr="00D03DE9">
          <w:rPr>
            <w:rFonts w:ascii="Times New Roman" w:eastAsia="Times New Roman" w:hAnsi="Times New Roman" w:cs="Times New Roman"/>
            <w:color w:val="000000"/>
            <w:kern w:val="0"/>
            <w:sz w:val="24"/>
            <w:szCs w:val="24"/>
            <w14:ligatures w14:val="none"/>
          </w:rPr>
          <w:t xml:space="preserve"> </w:t>
        </w:r>
      </w:ins>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ins w:id="10" w:author="Caitlin Jeffrey" w:date="2024-05-21T09:55:00Z" w16du:dateUtc="2024-05-21T13:55:00Z">
        <w:r w:rsidR="005313B1">
          <w:rPr>
            <w:rFonts w:ascii="Times New Roman" w:eastAsia="Times New Roman" w:hAnsi="Times New Roman" w:cs="Times New Roman"/>
            <w:color w:val="000000"/>
            <w:kern w:val="0"/>
            <w:sz w:val="24"/>
            <w:szCs w:val="24"/>
            <w14:ligatures w14:val="none"/>
          </w:rPr>
          <w:t xml:space="preserve">were a non-probability </w:t>
        </w:r>
      </w:ins>
      <w:ins w:id="11" w:author="Caitlin Jeffrey" w:date="2024-05-21T10:06:00Z" w16du:dateUtc="2024-05-21T14:06:00Z">
        <w:r w:rsidR="00FE15A0">
          <w:rPr>
            <w:rFonts w:ascii="Times New Roman" w:eastAsia="Times New Roman" w:hAnsi="Times New Roman" w:cs="Times New Roman"/>
            <w:color w:val="000000"/>
            <w:kern w:val="0"/>
            <w:sz w:val="24"/>
            <w:szCs w:val="24"/>
            <w14:ligatures w14:val="none"/>
          </w:rPr>
          <w:t>sub</w:t>
        </w:r>
      </w:ins>
      <w:ins w:id="12" w:author="Caitlin Jeffrey" w:date="2024-05-21T09:55:00Z" w16du:dateUtc="2024-05-21T13:55:00Z">
        <w:r w:rsidR="005313B1">
          <w:rPr>
            <w:rFonts w:ascii="Times New Roman" w:eastAsia="Times New Roman" w:hAnsi="Times New Roman" w:cs="Times New Roman"/>
            <w:color w:val="000000"/>
            <w:kern w:val="0"/>
            <w:sz w:val="24"/>
            <w:szCs w:val="24"/>
            <w14:ligatures w14:val="none"/>
          </w:rPr>
          <w:t>sample</w:t>
        </w:r>
      </w:ins>
      <w:ins w:id="13" w:author="Caitlin Jeffrey" w:date="2024-05-21T09:56:00Z" w16du:dateUtc="2024-05-21T13:56:00Z">
        <w:r w:rsidR="009305C9">
          <w:rPr>
            <w:rFonts w:ascii="Times New Roman" w:eastAsia="Times New Roman" w:hAnsi="Times New Roman" w:cs="Times New Roman"/>
            <w:color w:val="000000"/>
            <w:kern w:val="0"/>
            <w:sz w:val="24"/>
            <w:szCs w:val="24"/>
            <w14:ligatures w14:val="none"/>
          </w:rPr>
          <w:t xml:space="preserve"> of</w:t>
        </w:r>
        <w:r w:rsidR="00466212">
          <w:rPr>
            <w:rFonts w:ascii="Times New Roman" w:eastAsia="Times New Roman" w:hAnsi="Times New Roman" w:cs="Times New Roman"/>
            <w:color w:val="000000"/>
            <w:kern w:val="0"/>
            <w:sz w:val="24"/>
            <w:szCs w:val="24"/>
            <w14:ligatures w14:val="none"/>
          </w:rPr>
          <w:t xml:space="preserve"> certified organic dairies in Verm</w:t>
        </w:r>
      </w:ins>
      <w:ins w:id="14" w:author="Caitlin Jeffrey" w:date="2024-05-21T09:57:00Z" w16du:dateUtc="2024-05-21T13:57:00Z">
        <w:r w:rsidR="00466212">
          <w:rPr>
            <w:rFonts w:ascii="Times New Roman" w:eastAsia="Times New Roman" w:hAnsi="Times New Roman" w:cs="Times New Roman"/>
            <w:color w:val="000000"/>
            <w:kern w:val="0"/>
            <w:sz w:val="24"/>
            <w:szCs w:val="24"/>
            <w14:ligatures w14:val="none"/>
          </w:rPr>
          <w:t>ont</w:t>
        </w:r>
      </w:ins>
      <w:ins w:id="15" w:author="Caitlin Jeffrey" w:date="2024-05-21T09:56:00Z" w16du:dateUtc="2024-05-21T13:56:00Z">
        <w:r w:rsidR="009305C9">
          <w:rPr>
            <w:rFonts w:ascii="Times New Roman" w:eastAsia="Times New Roman" w:hAnsi="Times New Roman" w:cs="Times New Roman"/>
            <w:color w:val="000000"/>
            <w:kern w:val="0"/>
            <w:sz w:val="24"/>
            <w:szCs w:val="24"/>
            <w14:ligatures w14:val="none"/>
          </w:rPr>
          <w:t xml:space="preserve"> </w:t>
        </w:r>
        <w:r w:rsidR="00466212">
          <w:rPr>
            <w:rFonts w:ascii="Times New Roman" w:eastAsia="Times New Roman" w:hAnsi="Times New Roman" w:cs="Times New Roman"/>
            <w:color w:val="000000"/>
            <w:kern w:val="0"/>
            <w:sz w:val="24"/>
            <w:szCs w:val="24"/>
            <w14:ligatures w14:val="none"/>
          </w:rPr>
          <w:t xml:space="preserve">which had participated in </w:t>
        </w:r>
      </w:ins>
      <w:ins w:id="16" w:author="Caitlin Jeffrey" w:date="2024-05-21T10:15:00Z" w16du:dateUtc="2024-05-21T14:15:00Z">
        <w:r w:rsidR="000F5E8D">
          <w:rPr>
            <w:rFonts w:ascii="Times New Roman" w:eastAsia="Times New Roman" w:hAnsi="Times New Roman" w:cs="Times New Roman"/>
            <w:color w:val="000000"/>
            <w:kern w:val="0"/>
            <w:sz w:val="24"/>
            <w:szCs w:val="24"/>
            <w14:ligatures w14:val="none"/>
          </w:rPr>
          <w:t>(</w:t>
        </w:r>
      </w:ins>
      <w:ins w:id="17" w:author="Caitlin Jeffrey" w:date="2024-05-21T09:57:00Z" w16du:dateUtc="2024-05-21T13:57:00Z">
        <w:r w:rsidR="00466212">
          <w:rPr>
            <w:rFonts w:ascii="Times New Roman" w:eastAsia="Times New Roman" w:hAnsi="Times New Roman" w:cs="Times New Roman"/>
            <w:color w:val="000000"/>
            <w:kern w:val="0"/>
            <w:sz w:val="24"/>
            <w:szCs w:val="24"/>
            <w14:ligatures w14:val="none"/>
          </w:rPr>
          <w:t>a</w:t>
        </w:r>
      </w:ins>
      <w:ins w:id="18" w:author="Caitlin Jeffrey" w:date="2024-05-21T10:15:00Z" w16du:dateUtc="2024-05-21T14:15:00Z">
        <w:r w:rsidR="000F5E8D">
          <w:rPr>
            <w:rFonts w:ascii="Times New Roman" w:eastAsia="Times New Roman" w:hAnsi="Times New Roman" w:cs="Times New Roman"/>
            <w:color w:val="000000"/>
            <w:kern w:val="0"/>
            <w:sz w:val="24"/>
            <w:szCs w:val="24"/>
            <w14:ligatures w14:val="none"/>
          </w:rPr>
          <w:t>)</w:t>
        </w:r>
      </w:ins>
      <w:ins w:id="19" w:author="Caitlin Jeffrey" w:date="2024-05-21T09:57:00Z" w16du:dateUtc="2024-05-21T13:57:00Z">
        <w:r w:rsidR="00466212">
          <w:rPr>
            <w:rFonts w:ascii="Times New Roman" w:eastAsia="Times New Roman" w:hAnsi="Times New Roman" w:cs="Times New Roman"/>
            <w:color w:val="000000"/>
            <w:kern w:val="0"/>
            <w:sz w:val="24"/>
            <w:szCs w:val="24"/>
            <w14:ligatures w14:val="none"/>
          </w:rPr>
          <w:t xml:space="preserve"> </w:t>
        </w:r>
      </w:ins>
      <w:ins w:id="20" w:author="Caitlin Jeffrey" w:date="2024-05-21T09:56:00Z" w16du:dateUtc="2024-05-21T13:56:00Z">
        <w:r w:rsidR="00466212">
          <w:rPr>
            <w:rFonts w:ascii="Times New Roman" w:eastAsia="Times New Roman" w:hAnsi="Times New Roman" w:cs="Times New Roman"/>
            <w:color w:val="000000"/>
            <w:kern w:val="0"/>
            <w:sz w:val="24"/>
            <w:szCs w:val="24"/>
            <w14:ligatures w14:val="none"/>
          </w:rPr>
          <w:t>previous study</w:t>
        </w:r>
      </w:ins>
      <w:ins w:id="21" w:author="Caitlin Jeffrey" w:date="2024-05-21T10:06:00Z" w16du:dateUtc="2024-05-21T14:06:00Z">
        <w:r w:rsidR="00A300B1">
          <w:rPr>
            <w:rFonts w:ascii="Times New Roman" w:eastAsia="Times New Roman" w:hAnsi="Times New Roman" w:cs="Times New Roman"/>
            <w:color w:val="000000"/>
            <w:kern w:val="0"/>
            <w:sz w:val="24"/>
            <w:szCs w:val="24"/>
            <w14:ligatures w14:val="none"/>
          </w:rPr>
          <w:t>(</w:t>
        </w:r>
        <w:proofErr w:type="spellStart"/>
        <w:r w:rsidR="00A300B1">
          <w:rPr>
            <w:rFonts w:ascii="Times New Roman" w:eastAsia="Times New Roman" w:hAnsi="Times New Roman" w:cs="Times New Roman"/>
            <w:color w:val="000000"/>
            <w:kern w:val="0"/>
            <w:sz w:val="24"/>
            <w:szCs w:val="24"/>
            <w14:ligatures w14:val="none"/>
          </w:rPr>
          <w:t>ies</w:t>
        </w:r>
        <w:proofErr w:type="spellEnd"/>
        <w:r w:rsidR="00A300B1">
          <w:rPr>
            <w:rFonts w:ascii="Times New Roman" w:eastAsia="Times New Roman" w:hAnsi="Times New Roman" w:cs="Times New Roman"/>
            <w:color w:val="000000"/>
            <w:kern w:val="0"/>
            <w:sz w:val="24"/>
            <w:szCs w:val="24"/>
            <w14:ligatures w14:val="none"/>
          </w:rPr>
          <w:t>)</w:t>
        </w:r>
      </w:ins>
      <w:ins w:id="22" w:author="Caitlin Jeffrey" w:date="2024-05-21T09:57:00Z" w16du:dateUtc="2024-05-21T13:57:00Z">
        <w:r w:rsidR="00480413">
          <w:rPr>
            <w:rFonts w:ascii="Times New Roman" w:eastAsia="Times New Roman" w:hAnsi="Times New Roman" w:cs="Times New Roman"/>
            <w:color w:val="000000"/>
            <w:kern w:val="0"/>
            <w:sz w:val="24"/>
            <w:szCs w:val="24"/>
            <w14:ligatures w14:val="none"/>
          </w:rPr>
          <w:t xml:space="preserve"> (citation</w:t>
        </w:r>
      </w:ins>
      <w:ins w:id="23" w:author="Caitlin Jeffrey" w:date="2024-05-21T10:06:00Z" w16du:dateUtc="2024-05-21T14:06:00Z">
        <w:r w:rsidR="00A300B1">
          <w:rPr>
            <w:rFonts w:ascii="Times New Roman" w:eastAsia="Times New Roman" w:hAnsi="Times New Roman" w:cs="Times New Roman"/>
            <w:color w:val="000000"/>
            <w:kern w:val="0"/>
            <w:sz w:val="24"/>
            <w:szCs w:val="24"/>
            <w14:ligatures w14:val="none"/>
          </w:rPr>
          <w:t>(s)</w:t>
        </w:r>
      </w:ins>
      <w:ins w:id="24" w:author="Caitlin Jeffrey" w:date="2024-05-21T09:57:00Z" w16du:dateUtc="2024-05-21T13:57:00Z">
        <w:r w:rsidR="00480413">
          <w:rPr>
            <w:rFonts w:ascii="Times New Roman" w:eastAsia="Times New Roman" w:hAnsi="Times New Roman" w:cs="Times New Roman"/>
            <w:color w:val="000000"/>
            <w:kern w:val="0"/>
            <w:sz w:val="24"/>
            <w:szCs w:val="24"/>
            <w14:ligatures w14:val="none"/>
          </w:rPr>
          <w:t xml:space="preserve"> XXX</w:t>
        </w:r>
      </w:ins>
      <w:ins w:id="25" w:author="Caitlin Jeffrey" w:date="2024-05-21T10:07:00Z" w16du:dateUtc="2024-05-21T14:07:00Z">
        <w:r w:rsidR="00A300B1">
          <w:rPr>
            <w:rFonts w:ascii="Times New Roman" w:eastAsia="Times New Roman" w:hAnsi="Times New Roman" w:cs="Times New Roman"/>
            <w:color w:val="000000"/>
            <w:kern w:val="0"/>
            <w:sz w:val="24"/>
            <w:szCs w:val="24"/>
            <w14:ligatures w14:val="none"/>
          </w:rPr>
          <w:t xml:space="preserve"> – 40 herd, Robert’s</w:t>
        </w:r>
      </w:ins>
      <w:ins w:id="26" w:author="Caitlin Jeffrey" w:date="2024-05-21T09:57:00Z" w16du:dateUtc="2024-05-21T13:57:00Z">
        <w:r w:rsidR="00480413">
          <w:rPr>
            <w:rFonts w:ascii="Times New Roman" w:eastAsia="Times New Roman" w:hAnsi="Times New Roman" w:cs="Times New Roman"/>
            <w:color w:val="000000"/>
            <w:kern w:val="0"/>
            <w:sz w:val="24"/>
            <w:szCs w:val="24"/>
            <w14:ligatures w14:val="none"/>
          </w:rPr>
          <w:t>)</w:t>
        </w:r>
      </w:ins>
      <w:ins w:id="27" w:author="Caitlin Jeffrey" w:date="2024-05-21T10:00:00Z" w16du:dateUtc="2024-05-21T14:00:00Z">
        <w:r w:rsidR="00DD176C">
          <w:rPr>
            <w:rFonts w:ascii="Times New Roman" w:eastAsia="Times New Roman" w:hAnsi="Times New Roman" w:cs="Times New Roman"/>
            <w:color w:val="000000"/>
            <w:kern w:val="0"/>
            <w:sz w:val="24"/>
            <w:szCs w:val="24"/>
            <w14:ligatures w14:val="none"/>
          </w:rPr>
          <w:t xml:space="preserve">, </w:t>
        </w:r>
      </w:ins>
      <w:ins w:id="28" w:author="Caitlin Jeffrey" w:date="2024-05-21T10:04:00Z" w16du:dateUtc="2024-05-21T14:04:00Z">
        <w:r w:rsidR="00492E5B">
          <w:rPr>
            <w:rFonts w:ascii="Times New Roman" w:eastAsia="Times New Roman" w:hAnsi="Times New Roman" w:cs="Times New Roman"/>
            <w:color w:val="000000"/>
            <w:kern w:val="0"/>
            <w:sz w:val="24"/>
            <w:szCs w:val="24"/>
            <w14:ligatures w14:val="none"/>
          </w:rPr>
          <w:t>and</w:t>
        </w:r>
      </w:ins>
      <w:ins w:id="29" w:author="Caitlin Jeffrey" w:date="2024-05-21T10:00:00Z" w16du:dateUtc="2024-05-21T14:00:00Z">
        <w:r w:rsidR="00DD176C">
          <w:rPr>
            <w:rFonts w:ascii="Times New Roman" w:eastAsia="Times New Roman" w:hAnsi="Times New Roman" w:cs="Times New Roman"/>
            <w:color w:val="000000"/>
            <w:kern w:val="0"/>
            <w:sz w:val="24"/>
            <w:szCs w:val="24"/>
            <w14:ligatures w14:val="none"/>
          </w:rPr>
          <w:t xml:space="preserve"> inclusion criteria </w:t>
        </w:r>
      </w:ins>
      <w:ins w:id="30" w:author="Caitlin Jeffrey" w:date="2024-05-21T10:01:00Z" w16du:dateUtc="2024-05-21T14:01:00Z">
        <w:r w:rsidR="00DD176C">
          <w:rPr>
            <w:rFonts w:ascii="Times New Roman" w:eastAsia="Times New Roman" w:hAnsi="Times New Roman" w:cs="Times New Roman"/>
            <w:color w:val="000000"/>
            <w:kern w:val="0"/>
            <w:sz w:val="24"/>
            <w:szCs w:val="24"/>
            <w14:ligatures w14:val="none"/>
          </w:rPr>
          <w:t xml:space="preserve">included: 1) </w:t>
        </w:r>
      </w:ins>
      <w:ins w:id="31" w:author="Caitlin Jeffrey" w:date="2024-05-21T10:00:00Z" w16du:dateUtc="2024-05-21T14:00:00Z">
        <w:r w:rsidR="00F84F3F" w:rsidRPr="00C46E53">
          <w:rPr>
            <w:rFonts w:ascii="Times New Roman" w:hAnsi="Times New Roman" w:cs="Times New Roman"/>
            <w:sz w:val="24"/>
            <w:szCs w:val="24"/>
          </w:rPr>
          <w:t>milk</w:t>
        </w:r>
        <w:r w:rsidR="00DD176C">
          <w:rPr>
            <w:rFonts w:ascii="Times New Roman" w:hAnsi="Times New Roman" w:cs="Times New Roman"/>
            <w:sz w:val="24"/>
            <w:szCs w:val="24"/>
          </w:rPr>
          <w:t>ing</w:t>
        </w:r>
        <w:r w:rsidR="00F84F3F" w:rsidRPr="00C46E53">
          <w:rPr>
            <w:rFonts w:ascii="Times New Roman" w:hAnsi="Times New Roman" w:cs="Times New Roman"/>
            <w:sz w:val="24"/>
            <w:szCs w:val="24"/>
          </w:rPr>
          <w:t xml:space="preserve"> between 35</w:t>
        </w:r>
      </w:ins>
      <w:ins w:id="32" w:author="Caitlin Jeffrey" w:date="2024-05-21T10:05:00Z" w16du:dateUtc="2024-05-21T14:05:00Z">
        <w:r w:rsidR="00D5456D">
          <w:rPr>
            <w:rFonts w:ascii="Times New Roman" w:hAnsi="Times New Roman" w:cs="Times New Roman"/>
            <w:sz w:val="24"/>
            <w:szCs w:val="24"/>
          </w:rPr>
          <w:t>-</w:t>
        </w:r>
      </w:ins>
      <w:ins w:id="33" w:author="Caitlin Jeffrey" w:date="2024-05-21T10:00:00Z" w16du:dateUtc="2024-05-21T14:00:00Z">
        <w:r w:rsidR="00F84F3F" w:rsidRPr="00C46E53">
          <w:rPr>
            <w:rFonts w:ascii="Times New Roman" w:hAnsi="Times New Roman" w:cs="Times New Roman"/>
            <w:sz w:val="24"/>
            <w:szCs w:val="24"/>
          </w:rPr>
          <w:t>120 cows</w:t>
        </w:r>
      </w:ins>
      <w:ins w:id="34" w:author="Caitlin Jeffrey" w:date="2024-05-21T10:01:00Z" w16du:dateUtc="2024-05-21T14:01:00Z">
        <w:r w:rsidR="00DD176C">
          <w:rPr>
            <w:rFonts w:ascii="Times New Roman" w:eastAsia="Times New Roman" w:hAnsi="Times New Roman" w:cs="Times New Roman"/>
            <w:color w:val="000000"/>
            <w:kern w:val="0"/>
            <w:sz w:val="24"/>
            <w:szCs w:val="24"/>
            <w14:ligatures w14:val="none"/>
          </w:rPr>
          <w:t xml:space="preserve"> and 2) using either a </w:t>
        </w:r>
        <w:r w:rsidR="00DD176C" w:rsidRPr="00C46E53">
          <w:rPr>
            <w:rFonts w:ascii="Times New Roman" w:hAnsi="Times New Roman" w:cs="Times New Roman"/>
            <w:sz w:val="24"/>
            <w:szCs w:val="24"/>
          </w:rPr>
          <w:t>tiestall barn bedded with shavings</w:t>
        </w:r>
      </w:ins>
      <w:ins w:id="35" w:author="Caitlin Jeffrey" w:date="2024-05-21T10:03:00Z" w16du:dateUtc="2024-05-21T14:03:00Z">
        <w:r w:rsidR="00C9572C">
          <w:rPr>
            <w:rFonts w:ascii="Times New Roman" w:hAnsi="Times New Roman" w:cs="Times New Roman"/>
            <w:sz w:val="24"/>
            <w:szCs w:val="24"/>
          </w:rPr>
          <w:t>/</w:t>
        </w:r>
      </w:ins>
      <w:ins w:id="36" w:author="Caitlin Jeffrey" w:date="2024-05-21T10:01:00Z" w16du:dateUtc="2024-05-21T14:01:00Z">
        <w:r w:rsidR="00DD176C" w:rsidRPr="00C46E53">
          <w:rPr>
            <w:rFonts w:ascii="Times New Roman" w:hAnsi="Times New Roman" w:cs="Times New Roman"/>
            <w:sz w:val="24"/>
            <w:szCs w:val="24"/>
          </w:rPr>
          <w:t>sawdust</w:t>
        </w:r>
        <w:r w:rsidR="00DD176C">
          <w:rPr>
            <w:rFonts w:ascii="Times New Roman" w:hAnsi="Times New Roman" w:cs="Times New Roman"/>
            <w:sz w:val="24"/>
            <w:szCs w:val="24"/>
          </w:rPr>
          <w:t xml:space="preserve"> or a bedded pack</w:t>
        </w:r>
        <w:r w:rsidR="00BA4D05">
          <w:rPr>
            <w:rFonts w:ascii="Times New Roman" w:hAnsi="Times New Roman" w:cs="Times New Roman"/>
            <w:sz w:val="24"/>
            <w:szCs w:val="24"/>
          </w:rPr>
          <w:t xml:space="preserve"> </w:t>
        </w:r>
      </w:ins>
      <w:ins w:id="37" w:author="Caitlin Jeffrey" w:date="2024-05-21T10:02:00Z" w16du:dateUtc="2024-05-21T14:02:00Z">
        <w:r w:rsidR="00BA4D05">
          <w:rPr>
            <w:rFonts w:ascii="Times New Roman" w:hAnsi="Times New Roman" w:cs="Times New Roman"/>
            <w:sz w:val="24"/>
            <w:szCs w:val="24"/>
          </w:rPr>
          <w:t xml:space="preserve">system </w:t>
        </w:r>
      </w:ins>
      <w:ins w:id="38" w:author="Caitlin Jeffrey" w:date="2024-05-21T10:01:00Z" w16du:dateUtc="2024-05-21T14:01:00Z">
        <w:r w:rsidR="00BA4D05">
          <w:rPr>
            <w:rFonts w:ascii="Times New Roman" w:hAnsi="Times New Roman" w:cs="Times New Roman"/>
            <w:sz w:val="24"/>
            <w:szCs w:val="24"/>
          </w:rPr>
          <w:t xml:space="preserve">to house </w:t>
        </w:r>
      </w:ins>
      <w:ins w:id="39" w:author="Caitlin Jeffrey" w:date="2024-05-21T10:02:00Z" w16du:dateUtc="2024-05-21T14:02:00Z">
        <w:r w:rsidR="00BA4D05">
          <w:rPr>
            <w:rFonts w:ascii="Times New Roman" w:hAnsi="Times New Roman" w:cs="Times New Roman"/>
            <w:sz w:val="24"/>
            <w:szCs w:val="24"/>
          </w:rPr>
          <w:t xml:space="preserve">their </w:t>
        </w:r>
      </w:ins>
      <w:ins w:id="40" w:author="Caitlin Jeffrey" w:date="2024-05-21T10:01:00Z" w16du:dateUtc="2024-05-21T14:01:00Z">
        <w:r w:rsidR="00BA4D05">
          <w:rPr>
            <w:rFonts w:ascii="Times New Roman" w:hAnsi="Times New Roman" w:cs="Times New Roman"/>
            <w:sz w:val="24"/>
            <w:szCs w:val="24"/>
          </w:rPr>
          <w:t xml:space="preserve">lactating </w:t>
        </w:r>
      </w:ins>
      <w:ins w:id="41" w:author="Caitlin Jeffrey" w:date="2024-05-21T10:02:00Z" w16du:dateUtc="2024-05-21T14:02:00Z">
        <w:r w:rsidR="00BA4D05">
          <w:rPr>
            <w:rFonts w:ascii="Times New Roman" w:hAnsi="Times New Roman" w:cs="Times New Roman"/>
            <w:sz w:val="24"/>
            <w:szCs w:val="24"/>
          </w:rPr>
          <w:t>dairy cows.</w:t>
        </w:r>
      </w:ins>
      <w:ins w:id="42" w:author="Caitlin Jeffrey" w:date="2024-05-21T10:03:00Z" w16du:dateUtc="2024-05-21T14:03:00Z">
        <w:r w:rsidR="008D2C6D">
          <w:rPr>
            <w:rFonts w:ascii="Times New Roman" w:eastAsia="Times New Roman" w:hAnsi="Times New Roman" w:cs="Times New Roman"/>
            <w:color w:val="000000"/>
            <w:kern w:val="0"/>
            <w:sz w:val="24"/>
            <w:szCs w:val="24"/>
            <w14:ligatures w14:val="none"/>
          </w:rPr>
          <w:t xml:space="preserve"> </w:t>
        </w:r>
        <w:r w:rsidR="00EE0C1B">
          <w:rPr>
            <w:rFonts w:ascii="Times New Roman" w:eastAsia="Times New Roman" w:hAnsi="Times New Roman" w:cs="Times New Roman"/>
            <w:color w:val="000000"/>
            <w:kern w:val="0"/>
            <w:sz w:val="24"/>
            <w:szCs w:val="24"/>
            <w14:ligatures w14:val="none"/>
          </w:rPr>
          <w:t xml:space="preserve">For the purposes of </w:t>
        </w:r>
      </w:ins>
      <w:ins w:id="43" w:author="Caitlin Jeffrey" w:date="2024-05-21T10:04:00Z" w16du:dateUtc="2024-05-21T14:04:00Z">
        <w:r w:rsidR="00EE0C1B">
          <w:rPr>
            <w:rFonts w:ascii="Times New Roman" w:eastAsia="Times New Roman" w:hAnsi="Times New Roman" w:cs="Times New Roman"/>
            <w:color w:val="000000"/>
            <w:kern w:val="0"/>
            <w:sz w:val="24"/>
            <w:szCs w:val="24"/>
            <w14:ligatures w14:val="none"/>
          </w:rPr>
          <w:t xml:space="preserve">a </w:t>
        </w:r>
      </w:ins>
      <w:ins w:id="44" w:author="Caitlin Jeffrey" w:date="2024-05-21T10:15:00Z" w16du:dateUtc="2024-05-21T14:15:00Z">
        <w:r w:rsidR="00B11BE8">
          <w:rPr>
            <w:rFonts w:ascii="Times New Roman" w:eastAsia="Times New Roman" w:hAnsi="Times New Roman" w:cs="Times New Roman"/>
            <w:color w:val="000000"/>
            <w:kern w:val="0"/>
            <w:sz w:val="24"/>
            <w:szCs w:val="24"/>
            <w14:ligatures w14:val="none"/>
          </w:rPr>
          <w:t>separate</w:t>
        </w:r>
      </w:ins>
      <w:ins w:id="45" w:author="Caitlin Jeffrey" w:date="2024-05-21T10:04:00Z" w16du:dateUtc="2024-05-21T14:04:00Z">
        <w:r w:rsidR="00EE0C1B">
          <w:rPr>
            <w:rFonts w:ascii="Times New Roman" w:eastAsia="Times New Roman" w:hAnsi="Times New Roman" w:cs="Times New Roman"/>
            <w:color w:val="000000"/>
            <w:kern w:val="0"/>
            <w:sz w:val="24"/>
            <w:szCs w:val="24"/>
            <w14:ligatures w14:val="none"/>
          </w:rPr>
          <w:t xml:space="preserve"> study, a</w:t>
        </w:r>
      </w:ins>
      <w:ins w:id="46" w:author="Caitlin Jeffrey" w:date="2024-05-21T10:03:00Z" w16du:dateUtc="2024-05-21T14:03:00Z">
        <w:r w:rsidR="00EE0C1B">
          <w:rPr>
            <w:rFonts w:ascii="Times New Roman" w:eastAsia="Times New Roman" w:hAnsi="Times New Roman" w:cs="Times New Roman"/>
            <w:color w:val="000000"/>
            <w:kern w:val="0"/>
            <w:sz w:val="24"/>
            <w:szCs w:val="24"/>
            <w14:ligatures w14:val="none"/>
          </w:rPr>
          <w:t xml:space="preserve">n </w:t>
        </w:r>
      </w:ins>
      <w:ins w:id="47" w:author="Caitlin Jeffrey" w:date="2024-05-21T09:58:00Z" w16du:dateUtc="2024-05-21T13:58:00Z">
        <w:r w:rsidR="003A63CF" w:rsidRPr="003A63CF">
          <w:rPr>
            <w:rFonts w:ascii="Times New Roman" w:eastAsia="Times New Roman" w:hAnsi="Times New Roman" w:cs="Times New Roman"/>
            <w:color w:val="000000"/>
            <w:kern w:val="0"/>
            <w:sz w:val="24"/>
            <w:szCs w:val="24"/>
            <w14:ligatures w14:val="none"/>
          </w:rPr>
          <w:t xml:space="preserve">equal number of herds using each </w:t>
        </w:r>
      </w:ins>
      <w:ins w:id="48" w:author="Caitlin Jeffrey" w:date="2024-05-21T10:04:00Z" w16du:dateUtc="2024-05-21T14:04:00Z">
        <w:r w:rsidR="006C0D16">
          <w:rPr>
            <w:rFonts w:ascii="Times New Roman" w:eastAsia="Times New Roman" w:hAnsi="Times New Roman" w:cs="Times New Roman"/>
            <w:color w:val="000000"/>
            <w:kern w:val="0"/>
            <w:sz w:val="24"/>
            <w:szCs w:val="24"/>
            <w14:ligatures w14:val="none"/>
          </w:rPr>
          <w:t xml:space="preserve">of the two </w:t>
        </w:r>
      </w:ins>
      <w:ins w:id="49" w:author="Caitlin Jeffrey" w:date="2024-05-21T09:58:00Z" w16du:dateUtc="2024-05-21T13:58:00Z">
        <w:r w:rsidR="003A63CF" w:rsidRPr="003A63CF">
          <w:rPr>
            <w:rFonts w:ascii="Times New Roman" w:eastAsia="Times New Roman" w:hAnsi="Times New Roman" w:cs="Times New Roman"/>
            <w:color w:val="000000"/>
            <w:kern w:val="0"/>
            <w:sz w:val="24"/>
            <w:szCs w:val="24"/>
            <w14:ligatures w14:val="none"/>
          </w:rPr>
          <w:t>bedding type</w:t>
        </w:r>
      </w:ins>
      <w:ins w:id="50" w:author="Caitlin Jeffrey" w:date="2024-05-21T10:04:00Z" w16du:dateUtc="2024-05-21T14:04:00Z">
        <w:r w:rsidR="006C0D16">
          <w:rPr>
            <w:rFonts w:ascii="Times New Roman" w:eastAsia="Times New Roman" w:hAnsi="Times New Roman" w:cs="Times New Roman"/>
            <w:color w:val="000000"/>
            <w:kern w:val="0"/>
            <w:sz w:val="24"/>
            <w:szCs w:val="24"/>
            <w14:ligatures w14:val="none"/>
          </w:rPr>
          <w:t>s</w:t>
        </w:r>
      </w:ins>
      <w:ins w:id="51" w:author="Caitlin Jeffrey" w:date="2024-05-21T09:58:00Z" w16du:dateUtc="2024-05-21T13:58:00Z">
        <w:r w:rsidR="003A63CF" w:rsidRPr="003A63CF">
          <w:rPr>
            <w:rFonts w:ascii="Times New Roman" w:eastAsia="Times New Roman" w:hAnsi="Times New Roman" w:cs="Times New Roman"/>
            <w:color w:val="000000"/>
            <w:kern w:val="0"/>
            <w:sz w:val="24"/>
            <w:szCs w:val="24"/>
            <w14:ligatures w14:val="none"/>
          </w:rPr>
          <w:t xml:space="preserve"> </w:t>
        </w:r>
      </w:ins>
      <w:ins w:id="52" w:author="Caitlin Jeffrey" w:date="2024-05-21T10:04:00Z" w16du:dateUtc="2024-05-21T14:04:00Z">
        <w:r w:rsidR="00EE0C1B">
          <w:rPr>
            <w:rFonts w:ascii="Times New Roman" w:eastAsia="Times New Roman" w:hAnsi="Times New Roman" w:cs="Times New Roman"/>
            <w:color w:val="000000"/>
            <w:kern w:val="0"/>
            <w:sz w:val="24"/>
            <w:szCs w:val="24"/>
            <w14:ligatures w14:val="none"/>
          </w:rPr>
          <w:t xml:space="preserve">were enrolled. </w:t>
        </w:r>
      </w:ins>
      <w:ins w:id="53" w:author="John Barlow" w:date="2024-05-06T12:45:00Z">
        <w:del w:id="54" w:author="Caitlin Jeffrey" w:date="2024-05-21T09:55:00Z" w16du:dateUtc="2024-05-21T13:55:00Z">
          <w:r w:rsidR="00F65E58" w:rsidDel="001479FF">
            <w:rPr>
              <w:rFonts w:ascii="Times New Roman" w:eastAsia="Times New Roman" w:hAnsi="Times New Roman" w:cs="Times New Roman"/>
              <w:color w:val="000000"/>
              <w:kern w:val="0"/>
              <w:sz w:val="24"/>
              <w:szCs w:val="24"/>
              <w14:ligatures w14:val="none"/>
            </w:rPr>
            <w:delText xml:space="preserve">were enrolled… These herds </w:delText>
          </w:r>
        </w:del>
      </w:ins>
      <w:ins w:id="55" w:author="Caitlin Jeffrey" w:date="2024-05-21T10:05:00Z" w16du:dateUtc="2024-05-21T14:05:00Z">
        <w:r w:rsidR="00492E5B">
          <w:rPr>
            <w:rFonts w:ascii="Times New Roman" w:eastAsia="Times New Roman" w:hAnsi="Times New Roman" w:cs="Times New Roman"/>
            <w:color w:val="000000"/>
            <w:kern w:val="0"/>
            <w:sz w:val="24"/>
            <w:szCs w:val="24"/>
            <w14:ligatures w14:val="none"/>
          </w:rPr>
          <w:t>Participating</w:t>
        </w:r>
      </w:ins>
      <w:ins w:id="56" w:author="Caitlin Jeffrey" w:date="2024-05-21T09:55:00Z" w16du:dateUtc="2024-05-21T13:55:00Z">
        <w:r w:rsidR="001479FF">
          <w:rPr>
            <w:rFonts w:ascii="Times New Roman" w:eastAsia="Times New Roman" w:hAnsi="Times New Roman" w:cs="Times New Roman"/>
            <w:color w:val="000000"/>
            <w:kern w:val="0"/>
            <w:sz w:val="24"/>
            <w:szCs w:val="24"/>
            <w14:ligatures w14:val="none"/>
          </w:rPr>
          <w:t xml:space="preserve"> herds </w:t>
        </w:r>
      </w:ins>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w:t>
      </w:r>
      <w:del w:id="57" w:author="John Barlow" w:date="2024-05-06T12:48:00Z">
        <w:r w:rsidR="00CD14A4" w:rsidRPr="00D03DE9" w:rsidDel="00F65E58">
          <w:rPr>
            <w:rFonts w:ascii="Times New Roman" w:hAnsi="Times New Roman" w:cs="Times New Roman"/>
            <w:sz w:val="24"/>
            <w:szCs w:val="24"/>
          </w:rPr>
          <w:delText xml:space="preserve">at </w:delText>
        </w:r>
      </w:del>
      <w:ins w:id="58" w:author="John Barlow" w:date="2024-05-06T12:48:00Z">
        <w:r w:rsidR="00F65E58">
          <w:rPr>
            <w:rFonts w:ascii="Times New Roman" w:hAnsi="Times New Roman" w:cs="Times New Roman"/>
            <w:sz w:val="24"/>
            <w:szCs w:val="24"/>
          </w:rPr>
          <w:t xml:space="preserve">using a stratified </w:t>
        </w:r>
      </w:ins>
      <w:r w:rsidR="00CD14A4" w:rsidRPr="00D03DE9">
        <w:rPr>
          <w:rFonts w:ascii="Times New Roman" w:hAnsi="Times New Roman" w:cs="Times New Roman"/>
          <w:sz w:val="24"/>
          <w:szCs w:val="24"/>
        </w:rPr>
        <w:t>random</w:t>
      </w:r>
      <w:ins w:id="59" w:author="John Barlow" w:date="2024-05-06T12:48:00Z">
        <w:r w:rsidR="00F65E58">
          <w:rPr>
            <w:rFonts w:ascii="Times New Roman" w:hAnsi="Times New Roman" w:cs="Times New Roman"/>
            <w:sz w:val="24"/>
            <w:szCs w:val="24"/>
          </w:rPr>
          <w:t xml:space="preserve"> approach</w:t>
        </w:r>
      </w:ins>
      <w:r w:rsidR="00CD14A4" w:rsidRPr="00D03DE9">
        <w:rPr>
          <w:rFonts w:ascii="Times New Roman" w:hAnsi="Times New Roman" w:cs="Times New Roman"/>
          <w:sz w:val="24"/>
          <w:szCs w:val="24"/>
        </w:rPr>
        <w:t xml:space="preserve">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ins w:id="60" w:author="John Barlow" w:date="2024-05-06T12:48:00Z">
        <w:r w:rsidR="00F65E58">
          <w:rPr>
            <w:rFonts w:ascii="Times New Roman" w:hAnsi="Times New Roman" w:cs="Times New Roman"/>
            <w:sz w:val="24"/>
            <w:szCs w:val="24"/>
          </w:rPr>
          <w:t xml:space="preserve">Briefly, cows were </w:t>
        </w:r>
        <w:commentRangeStart w:id="61"/>
        <w:r w:rsidR="00F65E58">
          <w:rPr>
            <w:rFonts w:ascii="Times New Roman" w:hAnsi="Times New Roman" w:cs="Times New Roman"/>
            <w:sz w:val="24"/>
            <w:szCs w:val="24"/>
          </w:rPr>
          <w:t xml:space="preserve">stratified by </w:t>
        </w:r>
      </w:ins>
      <w:commentRangeEnd w:id="61"/>
      <w:r w:rsidR="0075751E">
        <w:rPr>
          <w:rStyle w:val="CommentReference"/>
        </w:rPr>
        <w:commentReference w:id="61"/>
      </w:r>
      <w:ins w:id="62" w:author="John Barlow" w:date="2024-05-06T12:48:00Z">
        <w:r w:rsidR="00F65E58">
          <w:rPr>
            <w:rFonts w:ascii="Times New Roman" w:hAnsi="Times New Roman" w:cs="Times New Roman"/>
            <w:sz w:val="24"/>
            <w:szCs w:val="24"/>
          </w:rPr>
          <w:t>lactation number and</w:t>
        </w:r>
      </w:ins>
      <w:ins w:id="63" w:author="John Barlow" w:date="2024-05-06T12:49:00Z">
        <w:r w:rsidR="00F65E58">
          <w:rPr>
            <w:rFonts w:ascii="Times New Roman" w:hAnsi="Times New Roman" w:cs="Times New Roman"/>
            <w:sz w:val="24"/>
            <w:szCs w:val="24"/>
          </w:rPr>
          <w:t xml:space="preserve"> days in milk and randomly selected </w:t>
        </w:r>
      </w:ins>
      <w:ins w:id="64" w:author="John Barlow" w:date="2024-05-06T12:50:00Z">
        <w:r w:rsidR="00F65E58">
          <w:rPr>
            <w:rFonts w:ascii="Times New Roman" w:hAnsi="Times New Roman" w:cs="Times New Roman"/>
            <w:sz w:val="24"/>
            <w:szCs w:val="24"/>
          </w:rPr>
          <w:t>across these variables.</w:t>
        </w:r>
      </w:ins>
      <w:ins w:id="65" w:author="John Barlow" w:date="2024-05-06T12:48:00Z">
        <w:r w:rsidR="00F65E58">
          <w:rPr>
            <w:rFonts w:ascii="Times New Roman" w:hAnsi="Times New Roman" w:cs="Times New Roman"/>
            <w:sz w:val="24"/>
            <w:szCs w:val="24"/>
          </w:rPr>
          <w:t xml:space="preserve"> </w:t>
        </w:r>
      </w:ins>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w:t>
      </w:r>
      <w:r w:rsidR="0052137E" w:rsidRPr="00D03DE9">
        <w:rPr>
          <w:rFonts w:ascii="Times New Roman" w:hAnsi="Times New Roman" w:cs="Times New Roman"/>
          <w:sz w:val="24"/>
          <w:szCs w:val="24"/>
        </w:rPr>
        <w:lastRenderedPageBreak/>
        <w:t xml:space="preserve">obtain freshening date and parity for the current lactation. Freshening date and parity for 1 herd was obtained from personal communication with the producer who kept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37F00">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A761F3">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r w:rsidR="00BA5548" w:rsidRPr="00CC1B96">
        <w:rPr>
          <w:rFonts w:ascii="Times New Roman" w:hAnsi="Times New Roman" w:cs="Times New Roman"/>
          <w:sz w:val="24"/>
          <w:szCs w:val="24"/>
        </w:rPr>
        <w:t>.</w:t>
      </w:r>
      <w:r w:rsidR="00EF13E1" w:rsidRPr="00A30847">
        <w:rPr>
          <w:rFonts w:ascii="Times New Roman" w:hAnsi="Times New Roman" w:cs="Times New Roman"/>
          <w:sz w:val="24"/>
          <w:szCs w:val="24"/>
        </w:rPr>
        <w:t xml:space="preserve"> </w:t>
      </w:r>
      <w:del w:id="66" w:author="Caitlin Jeffrey" w:date="2024-05-21T08:25:00Z" w16du:dateUtc="2024-05-21T12:25:00Z">
        <w:r w:rsidR="006B0E59" w:rsidRPr="00A30847" w:rsidDel="00CC1B96">
          <w:rPr>
            <w:rFonts w:ascii="Times New Roman" w:hAnsi="Times New Roman" w:cs="Times New Roman"/>
            <w:sz w:val="24"/>
            <w:szCs w:val="24"/>
          </w:rPr>
          <w:delText>[</w:delText>
        </w:r>
        <w:r w:rsidR="00576062" w:rsidRPr="00A30847" w:rsidDel="000E1DBE">
          <w:rPr>
            <w:rFonts w:ascii="Times New Roman" w:hAnsi="Times New Roman" w:cs="Times New Roman"/>
            <w:sz w:val="24"/>
            <w:szCs w:val="24"/>
          </w:rPr>
          <w:delText>Briefly, a</w:delText>
        </w:r>
      </w:del>
      <w:ins w:id="67" w:author="Caitlin Jeffrey" w:date="2024-05-21T08:25:00Z" w16du:dateUtc="2024-05-21T12:25:00Z">
        <w:r w:rsidR="000E1DBE">
          <w:rPr>
            <w:rFonts w:ascii="Times New Roman" w:hAnsi="Times New Roman" w:cs="Times New Roman"/>
            <w:sz w:val="24"/>
            <w:szCs w:val="24"/>
          </w:rPr>
          <w:t>A</w:t>
        </w:r>
      </w:ins>
      <w:r w:rsidR="00576062" w:rsidRPr="00A30847">
        <w:rPr>
          <w:rFonts w:ascii="Times New Roman" w:hAnsi="Times New Roman" w:cs="Times New Roman"/>
          <w:sz w:val="24"/>
          <w:szCs w:val="24"/>
        </w:rPr>
        <w:t xml:space="preserve">fter </w:t>
      </w:r>
      <w:r w:rsidR="00846FDF" w:rsidRPr="00A30847">
        <w:rPr>
          <w:rFonts w:ascii="Times New Roman" w:hAnsi="Times New Roman" w:cs="Times New Roman"/>
          <w:sz w:val="24"/>
          <w:szCs w:val="24"/>
        </w:rPr>
        <w:t xml:space="preserve">routine </w:t>
      </w:r>
      <w:r w:rsidR="00576062" w:rsidRPr="00A30847">
        <w:rPr>
          <w:rFonts w:ascii="Times New Roman" w:hAnsi="Times New Roman" w:cs="Times New Roman"/>
          <w:sz w:val="24"/>
          <w:szCs w:val="24"/>
        </w:rPr>
        <w:t>pre-milking teat disinfection</w:t>
      </w:r>
      <w:r w:rsidR="00AF3FA1" w:rsidRPr="00A30847">
        <w:rPr>
          <w:rFonts w:ascii="Times New Roman" w:hAnsi="Times New Roman" w:cs="Times New Roman"/>
          <w:sz w:val="24"/>
          <w:szCs w:val="24"/>
        </w:rPr>
        <w:t xml:space="preserve"> was completed</w:t>
      </w:r>
      <w:ins w:id="68" w:author="Caitlin Jeffrey" w:date="2024-05-21T11:07:00Z" w16du:dateUtc="2024-05-21T15:07:00Z">
        <w:r w:rsidR="004D4AE1">
          <w:rPr>
            <w:rFonts w:ascii="Times New Roman" w:hAnsi="Times New Roman" w:cs="Times New Roman"/>
            <w:sz w:val="24"/>
            <w:szCs w:val="24"/>
          </w:rPr>
          <w:t>,</w:t>
        </w:r>
      </w:ins>
      <w:del w:id="69" w:author="Caitlin Jeffrey" w:date="2024-05-21T08:26:00Z" w16du:dateUtc="2024-05-21T12:26:00Z">
        <w:r w:rsidR="00AF3FA1" w:rsidRPr="00A30847" w:rsidDel="000E1DBE">
          <w:rPr>
            <w:rFonts w:ascii="Times New Roman" w:hAnsi="Times New Roman" w:cs="Times New Roman"/>
            <w:sz w:val="24"/>
            <w:szCs w:val="24"/>
          </w:rPr>
          <w:delText>,</w:delText>
        </w:r>
      </w:del>
      <w:ins w:id="70" w:author="Caitlin Jeffrey" w:date="2024-05-21T08:26:00Z" w16du:dateUtc="2024-05-21T12:26:00Z">
        <w:r w:rsidR="000E1DBE">
          <w:rPr>
            <w:rFonts w:ascii="Times New Roman" w:hAnsi="Times New Roman" w:cs="Times New Roman"/>
            <w:sz w:val="24"/>
            <w:szCs w:val="24"/>
          </w:rPr>
          <w:t xml:space="preserve"> </w:t>
        </w:r>
      </w:ins>
      <w:del w:id="71" w:author="Caitlin Jeffrey" w:date="2024-05-21T08:26:00Z" w16du:dateUtc="2024-05-21T12:26:00Z">
        <w:r w:rsidR="00AF3FA1" w:rsidRPr="00CC1B96" w:rsidDel="000E1DBE">
          <w:rPr>
            <w:rFonts w:ascii="Times New Roman" w:hAnsi="Times New Roman" w:cs="Times New Roman"/>
            <w:sz w:val="24"/>
            <w:szCs w:val="24"/>
            <w:rPrChange w:id="72" w:author="Caitlin Jeffrey" w:date="2024-05-21T08:25:00Z" w16du:dateUtc="2024-05-21T12:25:00Z">
              <w:rPr>
                <w:rFonts w:ascii="Times New Roman" w:hAnsi="Times New Roman" w:cs="Times New Roman"/>
                <w:color w:val="FF00FF"/>
                <w:sz w:val="24"/>
                <w:szCs w:val="24"/>
              </w:rPr>
            </w:rPrChange>
          </w:rPr>
          <w:delText xml:space="preserve"> </w:delText>
        </w:r>
      </w:del>
      <w:r w:rsidR="00C94942" w:rsidRPr="00CC1B96">
        <w:rPr>
          <w:rFonts w:ascii="Times New Roman" w:hAnsi="Times New Roman" w:cs="Times New Roman"/>
          <w:sz w:val="24"/>
          <w:szCs w:val="24"/>
          <w:rPrChange w:id="73" w:author="Caitlin Jeffrey" w:date="2024-05-21T08:25:00Z" w16du:dateUtc="2024-05-21T12:25:00Z">
            <w:rPr>
              <w:rFonts w:ascii="Times New Roman" w:hAnsi="Times New Roman" w:cs="Times New Roman"/>
              <w:color w:val="FF00FF"/>
              <w:sz w:val="24"/>
              <w:szCs w:val="24"/>
            </w:rPr>
          </w:rPrChange>
        </w:rPr>
        <w:t>researchers</w:t>
      </w:r>
      <w:del w:id="74" w:author="Caitlin Jeffrey" w:date="2024-05-21T08:26:00Z" w16du:dateUtc="2024-05-21T12:26:00Z">
        <w:r w:rsidR="0050712B" w:rsidRPr="00CC1B96" w:rsidDel="000E1DBE">
          <w:rPr>
            <w:rFonts w:ascii="Times New Roman" w:hAnsi="Times New Roman" w:cs="Times New Roman"/>
            <w:sz w:val="24"/>
            <w:szCs w:val="24"/>
            <w:rPrChange w:id="75" w:author="Caitlin Jeffrey" w:date="2024-05-21T08:25:00Z" w16du:dateUtc="2024-05-21T12:25:00Z">
              <w:rPr>
                <w:rFonts w:ascii="Times New Roman" w:hAnsi="Times New Roman" w:cs="Times New Roman"/>
                <w:color w:val="FF00FF"/>
                <w:sz w:val="24"/>
                <w:szCs w:val="24"/>
              </w:rPr>
            </w:rPrChange>
          </w:rPr>
          <w:delText>,</w:delText>
        </w:r>
        <w:r w:rsidR="0050712B" w:rsidRPr="00CC1B96" w:rsidDel="000E1DBE">
          <w:delText xml:space="preserve"> </w:delText>
        </w:r>
      </w:del>
      <w:ins w:id="76" w:author="Caitlin Jeffrey" w:date="2024-05-21T08:26:00Z" w16du:dateUtc="2024-05-21T12:26:00Z">
        <w:r w:rsidR="000E1DBE">
          <w:t xml:space="preserve"> (</w:t>
        </w:r>
      </w:ins>
      <w:r w:rsidR="0050712B" w:rsidRPr="00CB1BDE">
        <w:rPr>
          <w:rFonts w:ascii="Times New Roman" w:hAnsi="Times New Roman" w:cs="Times New Roman"/>
          <w:sz w:val="24"/>
          <w:szCs w:val="24"/>
        </w:rPr>
        <w:t>wearing clean disposable gloves</w:t>
      </w:r>
      <w:ins w:id="77" w:author="Caitlin Jeffrey" w:date="2024-05-21T08:26:00Z" w16du:dateUtc="2024-05-21T12:26:00Z">
        <w:r w:rsidR="000E1DBE">
          <w:rPr>
            <w:rFonts w:ascii="Times New Roman" w:hAnsi="Times New Roman" w:cs="Times New Roman"/>
            <w:sz w:val="24"/>
            <w:szCs w:val="24"/>
          </w:rPr>
          <w:t>)</w:t>
        </w:r>
      </w:ins>
      <w:del w:id="78" w:author="Caitlin Jeffrey" w:date="2024-05-21T08:26:00Z" w16du:dateUtc="2024-05-21T12:26:00Z">
        <w:r w:rsidR="0050712B" w:rsidRPr="00CC1B96" w:rsidDel="000E1DBE">
          <w:rPr>
            <w:rFonts w:ascii="Times New Roman" w:hAnsi="Times New Roman" w:cs="Times New Roman"/>
            <w:sz w:val="24"/>
            <w:szCs w:val="24"/>
            <w:rPrChange w:id="79" w:author="Caitlin Jeffrey" w:date="2024-05-21T08:25:00Z" w16du:dateUtc="2024-05-21T12:25:00Z">
              <w:rPr>
                <w:rFonts w:ascii="Times New Roman" w:hAnsi="Times New Roman" w:cs="Times New Roman"/>
                <w:color w:val="FF00FF"/>
                <w:sz w:val="24"/>
                <w:szCs w:val="24"/>
              </w:rPr>
            </w:rPrChange>
          </w:rPr>
          <w:delText>,</w:delText>
        </w:r>
      </w:del>
      <w:r w:rsidR="00C94942" w:rsidRPr="00CC1B96">
        <w:rPr>
          <w:rFonts w:ascii="Times New Roman" w:hAnsi="Times New Roman" w:cs="Times New Roman"/>
          <w:sz w:val="24"/>
          <w:szCs w:val="24"/>
          <w:rPrChange w:id="80" w:author="Caitlin Jeffrey" w:date="2024-05-21T08:25:00Z" w16du:dateUtc="2024-05-21T12:25:00Z">
            <w:rPr>
              <w:rFonts w:ascii="Times New Roman" w:hAnsi="Times New Roman" w:cs="Times New Roman"/>
              <w:color w:val="FF00FF"/>
              <w:sz w:val="24"/>
              <w:szCs w:val="24"/>
            </w:rPr>
          </w:rPrChange>
        </w:rPr>
        <w:t xml:space="preserve"> scrubbed teat ends </w:t>
      </w:r>
      <w:r w:rsidR="00FF168C" w:rsidRPr="00CC1B96">
        <w:rPr>
          <w:rFonts w:ascii="Times New Roman" w:hAnsi="Times New Roman" w:cs="Times New Roman"/>
          <w:sz w:val="24"/>
          <w:szCs w:val="24"/>
          <w:rPrChange w:id="81" w:author="Caitlin Jeffrey" w:date="2024-05-21T08:25:00Z" w16du:dateUtc="2024-05-21T12:25:00Z">
            <w:rPr>
              <w:rFonts w:ascii="Times New Roman" w:hAnsi="Times New Roman" w:cs="Times New Roman"/>
              <w:color w:val="FF00FF"/>
              <w:sz w:val="24"/>
              <w:szCs w:val="24"/>
            </w:rPr>
          </w:rPrChange>
        </w:rPr>
        <w:t xml:space="preserve">and the distal third of teats </w:t>
      </w:r>
      <w:r w:rsidR="00C94942" w:rsidRPr="00CC1B96">
        <w:rPr>
          <w:rFonts w:ascii="Times New Roman" w:hAnsi="Times New Roman" w:cs="Times New Roman"/>
          <w:sz w:val="24"/>
          <w:szCs w:val="24"/>
          <w:rPrChange w:id="82" w:author="Caitlin Jeffrey" w:date="2024-05-21T08:25:00Z" w16du:dateUtc="2024-05-21T12:25:00Z">
            <w:rPr>
              <w:rFonts w:ascii="Times New Roman" w:hAnsi="Times New Roman" w:cs="Times New Roman"/>
              <w:color w:val="FF00FF"/>
              <w:sz w:val="24"/>
              <w:szCs w:val="24"/>
            </w:rPr>
          </w:rPrChange>
        </w:rPr>
        <w:t>with 70% isopropyl alcohol-</w:t>
      </w:r>
      <w:r w:rsidR="0050712B" w:rsidRPr="00CC1B96">
        <w:rPr>
          <w:rFonts w:ascii="Times New Roman" w:hAnsi="Times New Roman" w:cs="Times New Roman"/>
          <w:sz w:val="24"/>
          <w:szCs w:val="24"/>
          <w:rPrChange w:id="83" w:author="Caitlin Jeffrey" w:date="2024-05-21T08:25:00Z" w16du:dateUtc="2024-05-21T12:25:00Z">
            <w:rPr>
              <w:rFonts w:ascii="Times New Roman" w:hAnsi="Times New Roman" w:cs="Times New Roman"/>
              <w:color w:val="FF00FF"/>
              <w:sz w:val="24"/>
              <w:szCs w:val="24"/>
            </w:rPr>
          </w:rPrChange>
        </w:rPr>
        <w:t xml:space="preserve">moistened </w:t>
      </w:r>
      <w:r w:rsidR="00C94942" w:rsidRPr="00CC1B96">
        <w:rPr>
          <w:rFonts w:ascii="Times New Roman" w:hAnsi="Times New Roman" w:cs="Times New Roman"/>
          <w:sz w:val="24"/>
          <w:szCs w:val="24"/>
          <w:rPrChange w:id="84" w:author="Caitlin Jeffrey" w:date="2024-05-21T08:25:00Z" w16du:dateUtc="2024-05-21T12:25:00Z">
            <w:rPr>
              <w:rFonts w:ascii="Times New Roman" w:hAnsi="Times New Roman" w:cs="Times New Roman"/>
              <w:color w:val="FF00FF"/>
              <w:sz w:val="24"/>
              <w:szCs w:val="24"/>
            </w:rPr>
          </w:rPrChange>
        </w:rPr>
        <w:t>gauze swabs</w:t>
      </w:r>
      <w:r w:rsidR="00AB30EF" w:rsidRPr="00CC1B96">
        <w:rPr>
          <w:rFonts w:ascii="Times New Roman" w:hAnsi="Times New Roman" w:cs="Times New Roman"/>
          <w:sz w:val="24"/>
          <w:szCs w:val="24"/>
          <w:rPrChange w:id="85" w:author="Caitlin Jeffrey" w:date="2024-05-21T08:25:00Z" w16du:dateUtc="2024-05-21T12:25:00Z">
            <w:rPr>
              <w:rFonts w:ascii="Times New Roman" w:hAnsi="Times New Roman" w:cs="Times New Roman"/>
              <w:color w:val="FF00FF"/>
              <w:sz w:val="24"/>
              <w:szCs w:val="24"/>
            </w:rPr>
          </w:rPrChange>
        </w:rPr>
        <w:t xml:space="preserve"> until teat ends were visibly clean</w:t>
      </w:r>
      <w:ins w:id="86" w:author="John Barlow" w:date="2024-03-19T04:15:00Z">
        <w:r w:rsidR="0050712B" w:rsidRPr="00CC1B96">
          <w:rPr>
            <w:rFonts w:ascii="Times New Roman" w:hAnsi="Times New Roman" w:cs="Times New Roman"/>
            <w:sz w:val="24"/>
            <w:szCs w:val="24"/>
            <w:rPrChange w:id="87" w:author="Caitlin Jeffrey" w:date="2024-05-21T08:25:00Z" w16du:dateUtc="2024-05-21T12:25:00Z">
              <w:rPr>
                <w:rFonts w:ascii="Times New Roman" w:hAnsi="Times New Roman" w:cs="Times New Roman"/>
                <w:color w:val="FF00FF"/>
                <w:sz w:val="24"/>
                <w:szCs w:val="24"/>
              </w:rPr>
            </w:rPrChange>
          </w:rPr>
          <w:t xml:space="preserve">, </w:t>
        </w:r>
      </w:ins>
      <w:r w:rsidR="0050712B" w:rsidRPr="00CC1B96">
        <w:rPr>
          <w:rFonts w:ascii="Times New Roman" w:hAnsi="Times New Roman" w:cs="Times New Roman"/>
          <w:sz w:val="24"/>
          <w:szCs w:val="24"/>
          <w:rPrChange w:id="88" w:author="Caitlin Jeffrey" w:date="2024-05-21T08:25:00Z" w16du:dateUtc="2024-05-21T12:25:00Z">
            <w:rPr>
              <w:rFonts w:ascii="Times New Roman" w:hAnsi="Times New Roman" w:cs="Times New Roman"/>
              <w:color w:val="FF00FF"/>
              <w:sz w:val="24"/>
              <w:szCs w:val="24"/>
            </w:rPr>
          </w:rPrChange>
        </w:rPr>
        <w:t>stripped the quarters</w:t>
      </w:r>
      <w:ins w:id="89" w:author="Caitlin Jeffrey" w:date="2024-05-21T11:07:00Z" w16du:dateUtc="2024-05-21T15:07:00Z">
        <w:r w:rsidR="00B37DEF">
          <w:rPr>
            <w:rFonts w:ascii="Times New Roman" w:hAnsi="Times New Roman" w:cs="Times New Roman"/>
            <w:sz w:val="24"/>
            <w:szCs w:val="24"/>
          </w:rPr>
          <w:t xml:space="preserve"> </w:t>
        </w:r>
      </w:ins>
      <w:del w:id="90" w:author="Caitlin Jeffrey" w:date="2024-05-21T08:27:00Z" w16du:dateUtc="2024-05-21T12:27:00Z">
        <w:r w:rsidR="00576062" w:rsidRPr="00CC1B96" w:rsidDel="00217B39">
          <w:rPr>
            <w:rFonts w:ascii="Times New Roman" w:hAnsi="Times New Roman" w:cs="Times New Roman"/>
            <w:sz w:val="24"/>
            <w:szCs w:val="24"/>
            <w:rPrChange w:id="91" w:author="Caitlin Jeffrey" w:date="2024-05-21T08:25:00Z" w16du:dateUtc="2024-05-21T12:25:00Z">
              <w:rPr>
                <w:rFonts w:ascii="Times New Roman" w:hAnsi="Times New Roman" w:cs="Times New Roman"/>
                <w:color w:val="FF00FF"/>
                <w:sz w:val="24"/>
                <w:szCs w:val="24"/>
              </w:rPr>
            </w:rPrChange>
          </w:rPr>
          <w:delText>,</w:delText>
        </w:r>
      </w:del>
      <w:ins w:id="92" w:author="Caitlin Jeffrey" w:date="2024-05-21T08:27:00Z" w16du:dateUtc="2024-05-21T12:27:00Z">
        <w:r w:rsidR="00217B39">
          <w:rPr>
            <w:rFonts w:ascii="Times New Roman" w:hAnsi="Times New Roman" w:cs="Times New Roman"/>
            <w:sz w:val="24"/>
            <w:szCs w:val="24"/>
          </w:rPr>
          <w:t>(</w:t>
        </w:r>
      </w:ins>
      <w:del w:id="93" w:author="Caitlin Jeffrey" w:date="2024-05-21T11:08:00Z" w16du:dateUtc="2024-05-21T15:08:00Z">
        <w:r w:rsidR="00576062" w:rsidRPr="00B950B2" w:rsidDel="00B37DEF">
          <w:rPr>
            <w:rFonts w:ascii="Times New Roman" w:hAnsi="Times New Roman" w:cs="Times New Roman"/>
            <w:sz w:val="24"/>
            <w:szCs w:val="24"/>
          </w:rPr>
          <w:delText xml:space="preserve"> </w:delText>
        </w:r>
      </w:del>
      <w:r w:rsidR="0050712B" w:rsidRPr="00B950B2">
        <w:rPr>
          <w:rFonts w:ascii="Times New Roman" w:hAnsi="Times New Roman" w:cs="Times New Roman"/>
          <w:sz w:val="24"/>
          <w:szCs w:val="24"/>
        </w:rPr>
        <w:t xml:space="preserve">discarding </w:t>
      </w:r>
      <w:r w:rsidR="00576062" w:rsidRPr="00B950B2">
        <w:rPr>
          <w:rFonts w:ascii="Times New Roman" w:hAnsi="Times New Roman" w:cs="Times New Roman"/>
          <w:sz w:val="24"/>
          <w:szCs w:val="24"/>
        </w:rPr>
        <w:t>3</w:t>
      </w:r>
      <w:r w:rsidR="00D45FFB" w:rsidRPr="00B950B2">
        <w:rPr>
          <w:rFonts w:ascii="Times New Roman" w:hAnsi="Times New Roman" w:cs="Times New Roman"/>
          <w:sz w:val="24"/>
          <w:szCs w:val="24"/>
        </w:rPr>
        <w:t>-5</w:t>
      </w:r>
      <w:r w:rsidR="00576062" w:rsidRPr="00B950B2">
        <w:rPr>
          <w:rFonts w:ascii="Times New Roman" w:hAnsi="Times New Roman" w:cs="Times New Roman"/>
          <w:sz w:val="24"/>
          <w:szCs w:val="24"/>
        </w:rPr>
        <w:t xml:space="preserve"> squirts of foremilk</w:t>
      </w:r>
      <w:del w:id="94" w:author="Caitlin Jeffrey" w:date="2024-05-21T08:27:00Z" w16du:dateUtc="2024-05-21T12:27:00Z">
        <w:r w:rsidR="00576062" w:rsidRPr="00B950B2" w:rsidDel="00217B39">
          <w:rPr>
            <w:rFonts w:ascii="Times New Roman" w:hAnsi="Times New Roman" w:cs="Times New Roman"/>
            <w:sz w:val="24"/>
            <w:szCs w:val="24"/>
          </w:rPr>
          <w:delText>,</w:delText>
        </w:r>
      </w:del>
      <w:ins w:id="95" w:author="Caitlin Jeffrey" w:date="2024-05-21T08:27:00Z" w16du:dateUtc="2024-05-21T12:27:00Z">
        <w:r w:rsidR="00217B39">
          <w:rPr>
            <w:rFonts w:ascii="Times New Roman" w:hAnsi="Times New Roman" w:cs="Times New Roman"/>
            <w:sz w:val="24"/>
            <w:szCs w:val="24"/>
          </w:rPr>
          <w:t>),</w:t>
        </w:r>
      </w:ins>
      <w:r w:rsidR="00576062" w:rsidRPr="00B950B2">
        <w:rPr>
          <w:rFonts w:ascii="Times New Roman" w:hAnsi="Times New Roman" w:cs="Times New Roman"/>
          <w:sz w:val="24"/>
          <w:szCs w:val="24"/>
        </w:rPr>
        <w:t xml:space="preserve"> and</w:t>
      </w:r>
      <w:r w:rsidR="00AB30EF" w:rsidRPr="00B950B2">
        <w:rPr>
          <w:rFonts w:ascii="Times New Roman" w:hAnsi="Times New Roman" w:cs="Times New Roman"/>
          <w:sz w:val="24"/>
          <w:szCs w:val="24"/>
        </w:rPr>
        <w:t xml:space="preserve"> </w:t>
      </w:r>
      <w:r w:rsidR="007F50DE" w:rsidRPr="00B950B2">
        <w:rPr>
          <w:rFonts w:ascii="Times New Roman" w:hAnsi="Times New Roman" w:cs="Times New Roman"/>
          <w:sz w:val="24"/>
          <w:szCs w:val="24"/>
        </w:rPr>
        <w:t xml:space="preserve">sequentially </w:t>
      </w:r>
      <w:r w:rsidR="00AB30EF" w:rsidRPr="00B950B2">
        <w:rPr>
          <w:rFonts w:ascii="Times New Roman" w:hAnsi="Times New Roman" w:cs="Times New Roman"/>
          <w:sz w:val="24"/>
          <w:szCs w:val="24"/>
        </w:rPr>
        <w:t>collected</w:t>
      </w:r>
      <w:r w:rsidR="00576062" w:rsidRPr="00B950B2">
        <w:rPr>
          <w:rFonts w:ascii="Times New Roman" w:hAnsi="Times New Roman" w:cs="Times New Roman"/>
          <w:sz w:val="24"/>
          <w:szCs w:val="24"/>
        </w:rPr>
        <w:t xml:space="preserve"> approximately </w:t>
      </w:r>
      <w:r w:rsidR="00776218" w:rsidRPr="00B950B2">
        <w:rPr>
          <w:rFonts w:ascii="Times New Roman" w:hAnsi="Times New Roman" w:cs="Times New Roman"/>
          <w:sz w:val="24"/>
          <w:szCs w:val="24"/>
        </w:rPr>
        <w:t>5-6</w:t>
      </w:r>
      <w:r w:rsidR="00576062" w:rsidRPr="00B950B2">
        <w:rPr>
          <w:rFonts w:ascii="Times New Roman" w:hAnsi="Times New Roman" w:cs="Times New Roman"/>
          <w:sz w:val="24"/>
          <w:szCs w:val="24"/>
        </w:rPr>
        <w:t xml:space="preserve"> mL of milk into </w:t>
      </w:r>
      <w:r w:rsidR="007F50DE" w:rsidRPr="00B950B2">
        <w:rPr>
          <w:rFonts w:ascii="Times New Roman" w:hAnsi="Times New Roman" w:cs="Times New Roman"/>
          <w:sz w:val="24"/>
          <w:szCs w:val="24"/>
        </w:rPr>
        <w:t xml:space="preserve">each of two </w:t>
      </w:r>
      <w:r w:rsidR="00576062" w:rsidRPr="00B950B2">
        <w:rPr>
          <w:rFonts w:ascii="Times New Roman" w:hAnsi="Times New Roman" w:cs="Times New Roman"/>
          <w:sz w:val="24"/>
          <w:szCs w:val="24"/>
        </w:rPr>
        <w:t>sterile</w:t>
      </w:r>
      <w:r w:rsidR="00AB30EF" w:rsidRPr="00B950B2">
        <w:rPr>
          <w:rFonts w:ascii="Times New Roman" w:hAnsi="Times New Roman" w:cs="Times New Roman"/>
          <w:sz w:val="24"/>
          <w:szCs w:val="24"/>
        </w:rPr>
        <w:t xml:space="preserve"> </w:t>
      </w:r>
      <w:r w:rsidR="00776218" w:rsidRPr="00B950B2">
        <w:rPr>
          <w:rFonts w:ascii="Times New Roman" w:hAnsi="Times New Roman" w:cs="Times New Roman"/>
          <w:sz w:val="24"/>
          <w:szCs w:val="24"/>
        </w:rPr>
        <w:t>11</w:t>
      </w:r>
      <w:r w:rsidR="00576062" w:rsidRPr="00B950B2">
        <w:rPr>
          <w:rFonts w:ascii="Times New Roman" w:hAnsi="Times New Roman" w:cs="Times New Roman"/>
          <w:sz w:val="24"/>
          <w:szCs w:val="24"/>
        </w:rPr>
        <w:t xml:space="preserve">-mL </w:t>
      </w:r>
      <w:r w:rsidR="00D73823" w:rsidRPr="00B950B2">
        <w:rPr>
          <w:rFonts w:ascii="Times New Roman" w:hAnsi="Times New Roman" w:cs="Times New Roman"/>
          <w:sz w:val="24"/>
          <w:szCs w:val="24"/>
        </w:rPr>
        <w:t xml:space="preserve">flip-top </w:t>
      </w:r>
      <w:r w:rsidR="00576062" w:rsidRPr="00B950B2">
        <w:rPr>
          <w:rFonts w:ascii="Times New Roman" w:hAnsi="Times New Roman" w:cs="Times New Roman"/>
          <w:sz w:val="24"/>
          <w:szCs w:val="24"/>
        </w:rPr>
        <w:t>vials.</w:t>
      </w:r>
      <w:r w:rsidR="00576062" w:rsidRPr="00CC1B96">
        <w:rPr>
          <w:rFonts w:ascii="Times New Roman" w:hAnsi="Times New Roman" w:cs="Times New Roman"/>
          <w:sz w:val="24"/>
          <w:szCs w:val="24"/>
        </w:rPr>
        <w:t xml:space="preserve"> </w:t>
      </w:r>
      <w:r w:rsidR="00BE4CE8" w:rsidRPr="00CC1B96">
        <w:rPr>
          <w:rFonts w:ascii="Times New Roman" w:hAnsi="Times New Roman" w:cs="Times New Roman"/>
          <w:sz w:val="24"/>
          <w:szCs w:val="24"/>
        </w:rPr>
        <w:t xml:space="preserve">Samples were kept on ice in a cooler during transport until </w:t>
      </w:r>
      <w:r w:rsidR="006A199E" w:rsidRPr="00CC1B96">
        <w:rPr>
          <w:rFonts w:ascii="Times New Roman" w:hAnsi="Times New Roman" w:cs="Times New Roman"/>
          <w:sz w:val="24"/>
          <w:szCs w:val="24"/>
        </w:rPr>
        <w:t xml:space="preserve">stored </w:t>
      </w:r>
      <w:r w:rsidR="00732BC1" w:rsidRPr="00CC1B96">
        <w:rPr>
          <w:rFonts w:ascii="Times New Roman" w:hAnsi="Times New Roman" w:cs="Times New Roman"/>
          <w:sz w:val="24"/>
          <w:szCs w:val="24"/>
        </w:rPr>
        <w:t>temporarily</w:t>
      </w:r>
      <w:r w:rsidR="00F65E58" w:rsidRPr="00CC1B96">
        <w:rPr>
          <w:rFonts w:ascii="Times New Roman" w:hAnsi="Times New Roman" w:cs="Times New Roman"/>
          <w:sz w:val="24"/>
          <w:szCs w:val="24"/>
        </w:rPr>
        <w:t xml:space="preserve"> overnight</w:t>
      </w:r>
      <w:r w:rsidR="00732BC1" w:rsidRPr="00CC1B96">
        <w:rPr>
          <w:rFonts w:ascii="Times New Roman" w:hAnsi="Times New Roman" w:cs="Times New Roman"/>
          <w:sz w:val="24"/>
          <w:szCs w:val="24"/>
        </w:rPr>
        <w:t xml:space="preserve"> </w:t>
      </w:r>
      <w:r w:rsidR="006A199E" w:rsidRPr="00CC1B96">
        <w:rPr>
          <w:rFonts w:ascii="Times New Roman" w:hAnsi="Times New Roman" w:cs="Times New Roman"/>
          <w:sz w:val="24"/>
          <w:szCs w:val="24"/>
        </w:rPr>
        <w:t xml:space="preserve">at </w:t>
      </w:r>
      <w:r w:rsidR="00D103EA" w:rsidRPr="00CC1B96">
        <w:rPr>
          <w:rFonts w:ascii="Times New Roman" w:hAnsi="Times New Roman" w:cs="Times New Roman"/>
          <w:sz w:val="24"/>
          <w:szCs w:val="24"/>
        </w:rPr>
        <w:t>4</w:t>
      </w:r>
      <w:r w:rsidR="006A199E" w:rsidRPr="00CC1B96">
        <w:rPr>
          <w:rFonts w:ascii="Times New Roman" w:hAnsi="Times New Roman" w:cs="Times New Roman"/>
          <w:sz w:val="24"/>
          <w:szCs w:val="24"/>
        </w:rPr>
        <w:t xml:space="preserve">°C in the laboratory, </w:t>
      </w:r>
      <w:r w:rsidR="006E22F6" w:rsidRPr="00CC1B96">
        <w:rPr>
          <w:rFonts w:ascii="Times New Roman" w:hAnsi="Times New Roman" w:cs="Times New Roman"/>
          <w:sz w:val="24"/>
          <w:szCs w:val="24"/>
        </w:rPr>
        <w:t>where an aliquot was frozen for</w:t>
      </w:r>
      <w:r w:rsidR="00BE4CE8" w:rsidRPr="00CC1B96">
        <w:rPr>
          <w:rFonts w:ascii="Times New Roman" w:hAnsi="Times New Roman" w:cs="Times New Roman"/>
          <w:sz w:val="24"/>
          <w:szCs w:val="24"/>
        </w:rPr>
        <w:t xml:space="preserve"> SCC measurement</w:t>
      </w:r>
      <w:ins w:id="96" w:author="Caitlin Jeffrey" w:date="2024-05-21T08:29:00Z" w16du:dateUtc="2024-05-21T12:29:00Z">
        <w:r w:rsidR="00B447EE">
          <w:rPr>
            <w:rFonts w:ascii="Times New Roman" w:hAnsi="Times New Roman" w:cs="Times New Roman"/>
            <w:sz w:val="24"/>
            <w:szCs w:val="24"/>
          </w:rPr>
          <w:t xml:space="preserve"> </w:t>
        </w:r>
      </w:ins>
      <w:del w:id="97" w:author="Caitlin Jeffrey" w:date="2024-05-21T08:29:00Z" w16du:dateUtc="2024-05-21T12:29:00Z">
        <w:r w:rsidR="00F65E58" w:rsidDel="00B447EE">
          <w:rPr>
            <w:rFonts w:ascii="Times New Roman" w:hAnsi="Times New Roman" w:cs="Times New Roman"/>
            <w:sz w:val="24"/>
            <w:szCs w:val="24"/>
          </w:rPr>
          <w:delText xml:space="preserve">, </w:delText>
        </w:r>
      </w:del>
      <w:r w:rsidR="00F65E58">
        <w:rPr>
          <w:rFonts w:ascii="Times New Roman" w:hAnsi="Times New Roman" w:cs="Times New Roman"/>
          <w:sz w:val="24"/>
          <w:szCs w:val="24"/>
        </w:rPr>
        <w:t>and the remaining milk sample was processed for bacteriological culture</w:t>
      </w:r>
      <w:r w:rsidR="006E22F6" w:rsidRPr="00D03DE9">
        <w:rPr>
          <w:rFonts w:ascii="Times New Roman" w:hAnsi="Times New Roman" w:cs="Times New Roman"/>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6417C3B9"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w:t>
      </w:r>
      <w:r w:rsidR="007F50DE">
        <w:rPr>
          <w:rFonts w:ascii="Times New Roman" w:hAnsi="Times New Roman" w:cs="Times New Roman"/>
          <w:sz w:val="24"/>
          <w:szCs w:val="24"/>
        </w:rPr>
        <w:t>quarter</w:t>
      </w:r>
      <w:r w:rsidRPr="00D03DE9">
        <w:rPr>
          <w:rFonts w:ascii="Times New Roman" w:hAnsi="Times New Roman" w:cs="Times New Roman"/>
          <w:sz w:val="24"/>
          <w:szCs w:val="24"/>
        </w:rPr>
        <w:t xml:space="preserve">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 xml:space="preserve">(Northeast Laboratory, Waterville, ME) </w:t>
      </w:r>
      <w:r w:rsidR="0078165A" w:rsidRPr="00D03DE9">
        <w:rPr>
          <w:rFonts w:ascii="Times New Roman" w:hAnsi="Times New Roman" w:cs="Times New Roman"/>
          <w:sz w:val="24"/>
          <w:szCs w:val="24"/>
        </w:rPr>
        <w:t xml:space="preserve">were inoculated with 10 μL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 xml:space="preserve">before being read at </w:t>
      </w:r>
      <w:r w:rsidR="002E401A" w:rsidRPr="00D03DE9">
        <w:rPr>
          <w:rFonts w:ascii="Times New Roman" w:hAnsi="Times New Roman" w:cs="Times New Roman"/>
          <w:sz w:val="24"/>
          <w:szCs w:val="24"/>
        </w:rPr>
        <w:lastRenderedPageBreak/>
        <w:t>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A761F3">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Dohoo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 xml:space="preserve">negative when there was no significant growth on either duplicate </w:t>
      </w:r>
      <w:r w:rsidR="004F08B4" w:rsidRPr="00D03DE9">
        <w:rPr>
          <w:rFonts w:ascii="Times New Roman" w:hAnsi="Times New Roman" w:cs="Times New Roman"/>
          <w:sz w:val="24"/>
          <w:szCs w:val="24"/>
        </w:rPr>
        <w:t>plate</w:t>
      </w:r>
      <w:r w:rsidR="0026038A" w:rsidRPr="00D03DE9">
        <w:rPr>
          <w:rFonts w:ascii="Times New Roman" w:hAnsi="Times New Roman" w:cs="Times New Roman"/>
          <w:sz w:val="24"/>
          <w:szCs w:val="24"/>
        </w:rPr>
        <w:t xml:space="preserve"> </w:t>
      </w:r>
      <w:commentRangeStart w:id="98"/>
      <w:commentRangeStart w:id="99"/>
      <w:r w:rsidR="0026038A" w:rsidRPr="00D03DE9">
        <w:rPr>
          <w:rFonts w:ascii="Times New Roman" w:hAnsi="Times New Roman" w:cs="Times New Roman"/>
          <w:sz w:val="24"/>
          <w:szCs w:val="24"/>
        </w:rPr>
        <w:t>(</w:t>
      </w:r>
      <w:ins w:id="100" w:author="John Barlow" w:date="2024-05-06T12:59:00Z">
        <w:r w:rsidR="007F50DE">
          <w:rPr>
            <w:rFonts w:ascii="Times New Roman" w:hAnsi="Times New Roman" w:cs="Times New Roman"/>
            <w:sz w:val="24"/>
            <w:szCs w:val="24"/>
          </w:rPr>
          <w:t xml:space="preserve">i.e., </w:t>
        </w:r>
      </w:ins>
      <w:ins w:id="101" w:author="John Barlow" w:date="2024-05-06T13:00:00Z">
        <w:r w:rsidR="007F50DE">
          <w:rPr>
            <w:rFonts w:ascii="Times New Roman" w:hAnsi="Times New Roman" w:cs="Times New Roman"/>
            <w:sz w:val="24"/>
            <w:szCs w:val="24"/>
          </w:rPr>
          <w:t xml:space="preserve">no growth on both plates, </w:t>
        </w:r>
      </w:ins>
      <w:ins w:id="102" w:author="Caitlin Jeffrey" w:date="2024-05-21T14:25:00Z" w16du:dateUtc="2024-05-21T18:25:00Z">
        <w:r w:rsidR="00714614">
          <w:rPr>
            <w:rFonts w:ascii="Times New Roman" w:hAnsi="Times New Roman" w:cs="Times New Roman"/>
            <w:sz w:val="24"/>
            <w:szCs w:val="24"/>
          </w:rPr>
          <w:t xml:space="preserve">no significant </w:t>
        </w:r>
      </w:ins>
      <w:del w:id="103" w:author="John Barlow" w:date="2024-05-06T13:01:00Z">
        <w:r w:rsidR="00770017" w:rsidRPr="00D03DE9" w:rsidDel="007F50DE">
          <w:rPr>
            <w:rFonts w:ascii="Times New Roman" w:hAnsi="Times New Roman" w:cs="Times New Roman"/>
            <w:sz w:val="24"/>
            <w:szCs w:val="24"/>
          </w:rPr>
          <w:delText xml:space="preserve">≤2 CFU </w:delText>
        </w:r>
        <w:r w:rsidR="008E73BD" w:rsidRPr="00D03DE9" w:rsidDel="007F50DE">
          <w:rPr>
            <w:rFonts w:ascii="Times New Roman" w:hAnsi="Times New Roman" w:cs="Times New Roman"/>
            <w:sz w:val="24"/>
            <w:szCs w:val="24"/>
          </w:rPr>
          <w:delText xml:space="preserve">on </w:delText>
        </w:r>
      </w:del>
      <w:del w:id="104" w:author="John Barlow" w:date="2024-05-06T12:59:00Z">
        <w:r w:rsidR="006B035B" w:rsidRPr="00D03DE9" w:rsidDel="007F50DE">
          <w:rPr>
            <w:rFonts w:ascii="Times New Roman" w:hAnsi="Times New Roman" w:cs="Times New Roman"/>
            <w:sz w:val="24"/>
            <w:szCs w:val="24"/>
          </w:rPr>
          <w:delText>each</w:delText>
        </w:r>
        <w:r w:rsidR="008E73BD" w:rsidRPr="00D03DE9" w:rsidDel="007F50DE">
          <w:rPr>
            <w:rFonts w:ascii="Times New Roman" w:hAnsi="Times New Roman" w:cs="Times New Roman"/>
            <w:sz w:val="24"/>
            <w:szCs w:val="24"/>
          </w:rPr>
          <w:delText xml:space="preserve"> </w:delText>
        </w:r>
      </w:del>
      <w:ins w:id="105" w:author="John Barlow" w:date="2024-05-06T13:01:00Z">
        <w:r w:rsidR="007F50DE">
          <w:rPr>
            <w:rFonts w:ascii="Times New Roman" w:hAnsi="Times New Roman" w:cs="Times New Roman"/>
            <w:sz w:val="24"/>
            <w:szCs w:val="24"/>
          </w:rPr>
          <w:t>growth</w:t>
        </w:r>
      </w:ins>
      <w:ins w:id="106" w:author="Caitlin Jeffrey" w:date="2024-05-21T14:25:00Z" w16du:dateUtc="2024-05-21T18:25:00Z">
        <w:r w:rsidR="00714614">
          <w:rPr>
            <w:rFonts w:ascii="Times New Roman" w:hAnsi="Times New Roman" w:cs="Times New Roman"/>
            <w:sz w:val="24"/>
            <w:szCs w:val="24"/>
          </w:rPr>
          <w:t xml:space="preserve"> on</w:t>
        </w:r>
      </w:ins>
      <w:ins w:id="107" w:author="John Barlow" w:date="2024-05-06T13:01:00Z">
        <w:r w:rsidR="007F50DE">
          <w:rPr>
            <w:rFonts w:ascii="Times New Roman" w:hAnsi="Times New Roman" w:cs="Times New Roman"/>
            <w:sz w:val="24"/>
            <w:szCs w:val="24"/>
          </w:rPr>
          <w:t xml:space="preserve"> </w:t>
        </w:r>
      </w:ins>
      <w:ins w:id="108" w:author="John Barlow" w:date="2024-05-06T12:59:00Z">
        <w:r w:rsidR="007F50DE">
          <w:rPr>
            <w:rFonts w:ascii="Times New Roman" w:hAnsi="Times New Roman" w:cs="Times New Roman"/>
            <w:sz w:val="24"/>
            <w:szCs w:val="24"/>
          </w:rPr>
          <w:t>one plate and no growth</w:t>
        </w:r>
      </w:ins>
      <w:ins w:id="109" w:author="John Barlow" w:date="2024-05-06T13:00:00Z">
        <w:r w:rsidR="007F50DE">
          <w:rPr>
            <w:rFonts w:ascii="Times New Roman" w:hAnsi="Times New Roman" w:cs="Times New Roman"/>
            <w:sz w:val="24"/>
            <w:szCs w:val="24"/>
          </w:rPr>
          <w:t xml:space="preserve"> from the duplicate sample</w:t>
        </w:r>
      </w:ins>
      <w:del w:id="110" w:author="John Barlow" w:date="2024-05-06T13:00:00Z">
        <w:r w:rsidR="008E73BD" w:rsidRPr="00D03DE9" w:rsidDel="007F50DE">
          <w:rPr>
            <w:rFonts w:ascii="Times New Roman" w:hAnsi="Times New Roman" w:cs="Times New Roman"/>
            <w:sz w:val="24"/>
            <w:szCs w:val="24"/>
          </w:rPr>
          <w:delText>plate</w:delText>
        </w:r>
      </w:del>
      <w:ins w:id="111" w:author="John Barlow" w:date="2024-05-06T13:01:00Z">
        <w:r w:rsidR="007F50DE">
          <w:rPr>
            <w:rFonts w:ascii="Times New Roman" w:hAnsi="Times New Roman" w:cs="Times New Roman"/>
            <w:sz w:val="24"/>
            <w:szCs w:val="24"/>
          </w:rPr>
          <w:t xml:space="preserve">, </w:t>
        </w:r>
      </w:ins>
      <w:del w:id="112" w:author="John Barlow" w:date="2024-05-06T13:01:00Z">
        <w:r w:rsidR="006D5979" w:rsidRPr="00D03DE9" w:rsidDel="007F50DE">
          <w:rPr>
            <w:rFonts w:ascii="Times New Roman" w:hAnsi="Times New Roman" w:cs="Times New Roman"/>
            <w:sz w:val="24"/>
            <w:szCs w:val="24"/>
          </w:rPr>
          <w:delText>;</w:delText>
        </w:r>
      </w:del>
      <w:del w:id="113" w:author="Caitlin Jeffrey" w:date="2024-05-21T14:26:00Z" w16du:dateUtc="2024-05-21T18:26:00Z">
        <w:r w:rsidR="00552389" w:rsidRPr="00D03DE9" w:rsidDel="008B22C9">
          <w:rPr>
            <w:rFonts w:ascii="Times New Roman" w:hAnsi="Times New Roman" w:cs="Times New Roman"/>
            <w:sz w:val="24"/>
            <w:szCs w:val="24"/>
          </w:rPr>
          <w:delText xml:space="preserve"> </w:delText>
        </w:r>
      </w:del>
      <w:ins w:id="114" w:author="John Barlow" w:date="2024-05-06T13:02:00Z">
        <w:r w:rsidR="007F50DE">
          <w:rPr>
            <w:rFonts w:ascii="Times New Roman" w:hAnsi="Times New Roman" w:cs="Times New Roman"/>
            <w:sz w:val="24"/>
            <w:szCs w:val="24"/>
          </w:rPr>
          <w:t xml:space="preserve">or </w:t>
        </w:r>
      </w:ins>
      <w:del w:id="115" w:author="Caitlin Jeffrey" w:date="2024-05-21T14:26:00Z" w16du:dateUtc="2024-05-21T18:26:00Z">
        <w:r w:rsidR="006D5979" w:rsidRPr="00D03DE9" w:rsidDel="008B22C9">
          <w:rPr>
            <w:rFonts w:ascii="Times New Roman" w:hAnsi="Times New Roman" w:cs="Times New Roman"/>
            <w:sz w:val="24"/>
            <w:szCs w:val="24"/>
          </w:rPr>
          <w:delText>if</w:delText>
        </w:r>
        <w:r w:rsidR="00F456BF" w:rsidRPr="00D03DE9" w:rsidDel="008B22C9">
          <w:rPr>
            <w:rFonts w:ascii="Times New Roman" w:hAnsi="Times New Roman" w:cs="Times New Roman"/>
            <w:sz w:val="24"/>
            <w:szCs w:val="24"/>
          </w:rPr>
          <w:delText xml:space="preserve"> </w:delText>
        </w:r>
      </w:del>
      <w:ins w:id="116" w:author="John Barlow" w:date="2024-05-06T13:02:00Z">
        <w:del w:id="117" w:author="Caitlin Jeffrey" w:date="2024-05-21T14:26:00Z" w16du:dateUtc="2024-05-21T18:26:00Z">
          <w:r w:rsidR="007F50DE" w:rsidDel="008B22C9">
            <w:rPr>
              <w:rFonts w:ascii="Times New Roman" w:hAnsi="Times New Roman" w:cs="Times New Roman"/>
              <w:sz w:val="24"/>
              <w:szCs w:val="24"/>
            </w:rPr>
            <w:delText xml:space="preserve"> there was </w:delText>
          </w:r>
        </w:del>
      </w:ins>
      <w:ins w:id="118" w:author="Caitlin Jeffrey" w:date="2024-05-21T14:26:00Z" w16du:dateUtc="2024-05-21T18:26:00Z">
        <w:r w:rsidR="008B22C9">
          <w:rPr>
            <w:rFonts w:ascii="Times New Roman" w:hAnsi="Times New Roman" w:cs="Times New Roman"/>
            <w:sz w:val="24"/>
            <w:szCs w:val="24"/>
          </w:rPr>
          <w:t xml:space="preserve">no significant </w:t>
        </w:r>
      </w:ins>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 xml:space="preserve">on both </w:t>
      </w:r>
      <w:del w:id="119" w:author="John Barlow" w:date="2024-05-06T13:02:00Z">
        <w:r w:rsidR="006D5979" w:rsidRPr="00D03DE9" w:rsidDel="007F50DE">
          <w:rPr>
            <w:rFonts w:ascii="Times New Roman" w:hAnsi="Times New Roman" w:cs="Times New Roman"/>
            <w:sz w:val="24"/>
            <w:szCs w:val="24"/>
          </w:rPr>
          <w:delText>duplicate</w:delText>
        </w:r>
        <w:r w:rsidR="00FE1424" w:rsidRPr="00D03DE9" w:rsidDel="007F50DE">
          <w:rPr>
            <w:rFonts w:ascii="Times New Roman" w:hAnsi="Times New Roman" w:cs="Times New Roman"/>
            <w:sz w:val="24"/>
            <w:szCs w:val="24"/>
          </w:rPr>
          <w:delText>s</w:delText>
        </w:r>
      </w:del>
      <w:ins w:id="120" w:author="John Barlow" w:date="2024-05-06T13:02:00Z">
        <w:r w:rsidR="007F50DE">
          <w:rPr>
            <w:rFonts w:ascii="Times New Roman" w:hAnsi="Times New Roman" w:cs="Times New Roman"/>
            <w:sz w:val="24"/>
            <w:szCs w:val="24"/>
          </w:rPr>
          <w:t xml:space="preserve">plates and </w:t>
        </w:r>
        <w:del w:id="121" w:author="Caitlin Jeffrey" w:date="2024-05-21T14:26:00Z" w16du:dateUtc="2024-05-21T18:26:00Z">
          <w:r w:rsidR="007F50DE" w:rsidDel="008B22C9">
            <w:rPr>
              <w:rFonts w:ascii="Times New Roman" w:hAnsi="Times New Roman" w:cs="Times New Roman"/>
              <w:sz w:val="24"/>
              <w:szCs w:val="24"/>
            </w:rPr>
            <w:delText>the</w:delText>
          </w:r>
        </w:del>
      </w:ins>
      <w:del w:id="122" w:author="John Barlow" w:date="2024-05-06T13:02:00Z">
        <w:r w:rsidR="00FE1424" w:rsidRPr="00D03DE9" w:rsidDel="007F50DE">
          <w:rPr>
            <w:rFonts w:ascii="Times New Roman" w:hAnsi="Times New Roman" w:cs="Times New Roman"/>
            <w:sz w:val="24"/>
            <w:szCs w:val="24"/>
          </w:rPr>
          <w:delText>,</w:delText>
        </w:r>
      </w:del>
      <w:del w:id="123" w:author="Caitlin Jeffrey" w:date="2024-05-21T14:26:00Z" w16du:dateUtc="2024-05-21T18:26:00Z">
        <w:r w:rsidR="00FE1424" w:rsidRPr="00D03DE9" w:rsidDel="008B22C9">
          <w:rPr>
            <w:rFonts w:ascii="Times New Roman" w:hAnsi="Times New Roman" w:cs="Times New Roman"/>
            <w:sz w:val="24"/>
            <w:szCs w:val="24"/>
          </w:rPr>
          <w:delText xml:space="preserve"> </w:delText>
        </w:r>
      </w:del>
      <w:r w:rsidR="00FE1424" w:rsidRPr="00D03DE9">
        <w:rPr>
          <w:rFonts w:ascii="Times New Roman" w:hAnsi="Times New Roman" w:cs="Times New Roman"/>
          <w:sz w:val="24"/>
          <w:szCs w:val="24"/>
        </w:rPr>
        <w:t xml:space="preserve">morphology of isolates </w:t>
      </w:r>
      <w:r w:rsidR="00325BDF" w:rsidRPr="00D03DE9">
        <w:rPr>
          <w:rFonts w:ascii="Times New Roman" w:hAnsi="Times New Roman" w:cs="Times New Roman"/>
          <w:sz w:val="24"/>
          <w:szCs w:val="24"/>
        </w:rPr>
        <w:t xml:space="preserve">on each plate </w:t>
      </w:r>
      <w:ins w:id="124" w:author="John Barlow" w:date="2024-05-06T13:02:00Z">
        <w:r w:rsidR="007F50DE">
          <w:rPr>
            <w:rFonts w:ascii="Times New Roman" w:hAnsi="Times New Roman" w:cs="Times New Roman"/>
            <w:sz w:val="24"/>
            <w:szCs w:val="24"/>
          </w:rPr>
          <w:t xml:space="preserve">was </w:t>
        </w:r>
      </w:ins>
      <w:del w:id="125" w:author="John Barlow" w:date="2024-05-06T13:03:00Z">
        <w:r w:rsidR="00325BDF" w:rsidRPr="00D03DE9" w:rsidDel="007F50DE">
          <w:rPr>
            <w:rFonts w:ascii="Times New Roman" w:hAnsi="Times New Roman" w:cs="Times New Roman"/>
            <w:sz w:val="24"/>
            <w:szCs w:val="24"/>
          </w:rPr>
          <w:delText xml:space="preserve">distinct from </w:delText>
        </w:r>
        <w:r w:rsidR="00757B59" w:rsidRPr="00D03DE9" w:rsidDel="007F50DE">
          <w:rPr>
            <w:rFonts w:ascii="Times New Roman" w:hAnsi="Times New Roman" w:cs="Times New Roman"/>
            <w:sz w:val="24"/>
            <w:szCs w:val="24"/>
          </w:rPr>
          <w:delText>one an</w:delText>
        </w:r>
        <w:r w:rsidR="00325BDF" w:rsidRPr="00D03DE9" w:rsidDel="007F50DE">
          <w:rPr>
            <w:rFonts w:ascii="Times New Roman" w:hAnsi="Times New Roman" w:cs="Times New Roman"/>
            <w:sz w:val="24"/>
            <w:szCs w:val="24"/>
          </w:rPr>
          <w:delText>other</w:delText>
        </w:r>
        <w:commentRangeEnd w:id="98"/>
        <w:r w:rsidR="0050712B" w:rsidDel="007F50DE">
          <w:rPr>
            <w:rStyle w:val="CommentReference"/>
          </w:rPr>
          <w:commentReference w:id="98"/>
        </w:r>
      </w:del>
      <w:commentRangeEnd w:id="99"/>
      <w:r w:rsidR="002D348A">
        <w:rPr>
          <w:rStyle w:val="CommentReference"/>
        </w:rPr>
        <w:commentReference w:id="99"/>
      </w:r>
      <w:ins w:id="126" w:author="John Barlow" w:date="2024-05-06T13:03:00Z">
        <w:r w:rsidR="007F50DE">
          <w:rPr>
            <w:rFonts w:ascii="Times New Roman" w:hAnsi="Times New Roman" w:cs="Times New Roman"/>
            <w:sz w:val="24"/>
            <w:szCs w:val="24"/>
          </w:rPr>
          <w:t>different</w:t>
        </w:r>
      </w:ins>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w:t>
      </w:r>
      <w:r w:rsidR="006E2631">
        <w:rPr>
          <w:rFonts w:ascii="Times New Roman" w:hAnsi="Times New Roman" w:cs="Times New Roman"/>
          <w:sz w:val="24"/>
          <w:szCs w:val="24"/>
        </w:rPr>
        <w:t>non-</w:t>
      </w:r>
      <w:r w:rsidR="006E2631">
        <w:rPr>
          <w:rFonts w:ascii="Times New Roman" w:hAnsi="Times New Roman" w:cs="Times New Roman"/>
          <w:i/>
          <w:iCs/>
          <w:sz w:val="24"/>
          <w:szCs w:val="24"/>
        </w:rPr>
        <w:t>aureus</w:t>
      </w:r>
      <w:r w:rsidR="006E2631">
        <w:rPr>
          <w:rFonts w:ascii="Times New Roman" w:hAnsi="Times New Roman" w:cs="Times New Roman"/>
          <w:sz w:val="24"/>
          <w:szCs w:val="24"/>
        </w:rPr>
        <w:t xml:space="preserve"> </w:t>
      </w:r>
      <w:r w:rsidR="006F5B4F">
        <w:rPr>
          <w:rFonts w:ascii="Times New Roman" w:hAnsi="Times New Roman" w:cs="Times New Roman"/>
          <w:sz w:val="24"/>
          <w:szCs w:val="24"/>
        </w:rPr>
        <w:t>s</w:t>
      </w:r>
      <w:r w:rsidR="00257664">
        <w:rPr>
          <w:rFonts w:ascii="Times New Roman" w:hAnsi="Times New Roman" w:cs="Times New Roman"/>
          <w:sz w:val="24"/>
          <w:szCs w:val="24"/>
        </w:rPr>
        <w:t>taph</w:t>
      </w:r>
      <w:r w:rsidR="006F5B4F">
        <w:rPr>
          <w:rFonts w:ascii="Times New Roman" w:hAnsi="Times New Roman" w:cs="Times New Roman"/>
          <w:sz w:val="24"/>
          <w:szCs w:val="24"/>
        </w:rPr>
        <w:t>ylococci</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 xml:space="preserve">culture to identify quarters as positive for a </w:t>
      </w:r>
      <w:r w:rsidR="006F5B4F">
        <w:rPr>
          <w:rFonts w:ascii="Times New Roman" w:hAnsi="Times New Roman" w:cs="Times New Roman"/>
          <w:sz w:val="24"/>
          <w:szCs w:val="24"/>
        </w:rPr>
        <w:t>non-</w:t>
      </w:r>
      <w:r w:rsidR="006F5B4F">
        <w:rPr>
          <w:rFonts w:ascii="Times New Roman" w:hAnsi="Times New Roman" w:cs="Times New Roman"/>
          <w:i/>
          <w:iCs/>
          <w:sz w:val="24"/>
          <w:szCs w:val="24"/>
        </w:rPr>
        <w:t>aureus</w:t>
      </w:r>
      <w:r w:rsidR="006F5B4F">
        <w:rPr>
          <w:rFonts w:ascii="Times New Roman" w:hAnsi="Times New Roman" w:cs="Times New Roman"/>
          <w:sz w:val="24"/>
          <w:szCs w:val="24"/>
        </w:rPr>
        <w:t xml:space="preserve"> staphylococci</w:t>
      </w:r>
      <w:r w:rsidR="00355218" w:rsidRPr="00D03DE9">
        <w:rPr>
          <w:rFonts w:ascii="Times New Roman" w:hAnsi="Times New Roman" w:cs="Times New Roman"/>
          <w:sz w:val="24"/>
          <w:szCs w:val="24"/>
        </w:rPr>
        <w:t xml:space="preserve">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ins w:id="127" w:author="Caitlin Jeffrey" w:date="2024-05-21T08:32:00Z" w16du:dateUtc="2024-05-21T12:32:00Z">
        <w:r w:rsidR="003F2D8E">
          <w:rPr>
            <w:rFonts w:ascii="Times New Roman" w:hAnsi="Times New Roman" w:cs="Times New Roman"/>
            <w:sz w:val="24"/>
            <w:szCs w:val="24"/>
          </w:rPr>
          <w:t>Quartermilk s</w:t>
        </w:r>
      </w:ins>
      <w:r w:rsidR="002E401A" w:rsidRPr="00D03DE9">
        <w:rPr>
          <w:rFonts w:ascii="Times New Roman" w:hAnsi="Times New Roman" w:cs="Times New Roman"/>
          <w:sz w:val="24"/>
          <w:szCs w:val="24"/>
        </w:rPr>
        <w:t xml:space="preserve">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r w:rsidR="004B6063">
        <w:rPr>
          <w:rFonts w:ascii="Times New Roman" w:hAnsi="Times New Roman" w:cs="Times New Roman"/>
          <w:sz w:val="24"/>
          <w:szCs w:val="24"/>
        </w:rPr>
        <w:t xml:space="preserve"> If either one of the two samples or both samples were classified as contaminated, that quarter was removed from analysis.</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5C4855FA"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812E5F">
        <w:rPr>
          <w:rFonts w:ascii="Times New Roman" w:hAnsi="Times New Roman" w:cs="Times New Roman"/>
          <w:sz w:val="24"/>
          <w:szCs w:val="24"/>
        </w:rPr>
        <w:t xml:space="preserve">cultured from quarters </w:t>
      </w:r>
      <w:r w:rsidR="0050712B">
        <w:rPr>
          <w:rFonts w:ascii="Times New Roman" w:hAnsi="Times New Roman" w:cs="Times New Roman"/>
          <w:sz w:val="24"/>
          <w:szCs w:val="24"/>
        </w:rPr>
        <w:t>meeting the</w:t>
      </w:r>
      <w:r w:rsidR="00950C27" w:rsidRPr="00D03DE9">
        <w:rPr>
          <w:rFonts w:ascii="Times New Roman" w:hAnsi="Times New Roman" w:cs="Times New Roman"/>
          <w:sz w:val="24"/>
          <w:szCs w:val="24"/>
        </w:rPr>
        <w:t xml:space="preserve"> IMI </w:t>
      </w:r>
      <w:r w:rsidR="0050712B">
        <w:rPr>
          <w:rFonts w:ascii="Times New Roman" w:hAnsi="Times New Roman" w:cs="Times New Roman"/>
          <w:sz w:val="24"/>
          <w:szCs w:val="24"/>
        </w:rPr>
        <w:t xml:space="preserve">definition </w:t>
      </w:r>
      <w:r w:rsidR="00950C27" w:rsidRPr="00D03DE9">
        <w:rPr>
          <w:rFonts w:ascii="Times New Roman" w:hAnsi="Times New Roman" w:cs="Times New Roman"/>
          <w:sz w:val="24"/>
          <w:szCs w:val="24"/>
        </w:rPr>
        <w:t>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A761F3">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w:t>
      </w:r>
      <w:r w:rsidR="007F3202" w:rsidRPr="00D03DE9">
        <w:rPr>
          <w:rFonts w:ascii="Times New Roman" w:hAnsi="Times New Roman" w:cs="Times New Roman"/>
          <w:sz w:val="24"/>
          <w:szCs w:val="24"/>
        </w:rPr>
        <w:lastRenderedPageBreak/>
        <w:t>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Microflex, Bruker Daltonics) with Flex Control software (Bruker Daltonics).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B6063">
        <w:rPr>
          <w:rFonts w:ascii="Times New Roman" w:hAnsi="Times New Roman" w:cs="Times New Roman"/>
          <w:sz w:val="24"/>
          <w:szCs w:val="24"/>
          <w:shd w:val="clear" w:color="auto" w:fill="FFFFFF"/>
        </w:rPr>
        <w:t>Briefly, g</w:t>
      </w:r>
      <w:r w:rsidR="004B6063" w:rsidRPr="00D03DE9">
        <w:rPr>
          <w:rFonts w:ascii="Times New Roman" w:hAnsi="Times New Roman" w:cs="Times New Roman"/>
          <w:sz w:val="24"/>
          <w:szCs w:val="24"/>
          <w:shd w:val="clear" w:color="auto" w:fill="FFFFFF"/>
        </w:rPr>
        <w:t xml:space="preserve">enerated </w:t>
      </w:r>
      <w:r w:rsidR="004F022D" w:rsidRPr="00D03DE9">
        <w:rPr>
          <w:rFonts w:ascii="Times New Roman" w:hAnsi="Times New Roman" w:cs="Times New Roman"/>
          <w:sz w:val="24"/>
          <w:szCs w:val="24"/>
          <w:shd w:val="clear" w:color="auto" w:fill="FFFFFF"/>
        </w:rPr>
        <w:t xml:space="preserve">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species-level identification and &lt;1.7 was classified as inconclusive. Suspect </w:t>
      </w:r>
      <w:r w:rsidR="00862428">
        <w:rPr>
          <w:rFonts w:ascii="Times New Roman" w:hAnsi="Times New Roman" w:cs="Times New Roman"/>
          <w:sz w:val="24"/>
          <w:szCs w:val="24"/>
          <w:shd w:val="clear" w:color="auto" w:fill="FFFFFF"/>
        </w:rPr>
        <w:t xml:space="preserve">staphylococci </w:t>
      </w:r>
      <w:r w:rsidR="004F022D" w:rsidRPr="00D03DE9">
        <w:rPr>
          <w:rFonts w:ascii="Times New Roman" w:hAnsi="Times New Roman" w:cs="Times New Roman"/>
          <w:sz w:val="24"/>
          <w:szCs w:val="24"/>
          <w:shd w:val="clear" w:color="auto" w:fill="FFFFFF"/>
        </w:rPr>
        <w:t>isolates unable to be identified to the species level and those identified as </w:t>
      </w:r>
      <w:r w:rsidR="004F022D" w:rsidRPr="00D03DE9">
        <w:rPr>
          <w:rFonts w:ascii="Times New Roman" w:hAnsi="Times New Roman" w:cs="Times New Roman"/>
          <w:i/>
          <w:iCs/>
          <w:sz w:val="24"/>
          <w:szCs w:val="24"/>
          <w:shd w:val="clear" w:color="auto" w:fill="FFFFFF"/>
        </w:rPr>
        <w:t>Staphylococcus agnetis</w:t>
      </w:r>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by MALDI-TOF were speciated using </w:t>
      </w:r>
      <w:r w:rsidR="004F022D" w:rsidRPr="00D03DE9">
        <w:rPr>
          <w:rFonts w:ascii="Times New Roman" w:hAnsi="Times New Roman" w:cs="Times New Roman"/>
          <w:i/>
          <w:iCs/>
          <w:sz w:val="24"/>
          <w:szCs w:val="24"/>
          <w:shd w:val="clear" w:color="auto" w:fill="FFFFFF"/>
        </w:rPr>
        <w:t>tuf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4C58A945"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commentRangeStart w:id="128"/>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w:t>
      </w:r>
      <w:r w:rsidR="00E64C03">
        <w:rPr>
          <w:rFonts w:ascii="Times New Roman" w:eastAsia="Times New Roman" w:hAnsi="Times New Roman" w:cs="Times New Roman"/>
          <w:color w:val="000000"/>
          <w:kern w:val="0"/>
          <w:sz w:val="24"/>
          <w:szCs w:val="24"/>
          <w14:ligatures w14:val="none"/>
        </w:rPr>
        <w:t xml:space="preserve"> </w:t>
      </w:r>
      <w:r w:rsidR="00214492">
        <w:rPr>
          <w:rFonts w:ascii="Times New Roman" w:eastAsia="Times New Roman" w:hAnsi="Times New Roman" w:cs="Times New Roman"/>
          <w:color w:val="000000"/>
          <w:kern w:val="0"/>
          <w:sz w:val="24"/>
          <w:szCs w:val="24"/>
          <w14:ligatures w14:val="none"/>
        </w:rPr>
        <w:t xml:space="preserve">subclinical </w:t>
      </w:r>
      <w:r w:rsidR="00214492" w:rsidRPr="00D03DE9">
        <w:rPr>
          <w:rFonts w:ascii="Times New Roman" w:eastAsia="Times New Roman" w:hAnsi="Times New Roman" w:cs="Times New Roman"/>
          <w:color w:val="000000"/>
          <w:kern w:val="0"/>
          <w:sz w:val="24"/>
          <w:szCs w:val="24"/>
          <w14:ligatures w14:val="none"/>
        </w:rPr>
        <w:t>intramammary</w:t>
      </w:r>
      <w:r w:rsidRPr="00D03DE9">
        <w:rPr>
          <w:rFonts w:ascii="Times New Roman" w:eastAsia="Times New Roman" w:hAnsi="Times New Roman" w:cs="Times New Roman"/>
          <w:color w:val="000000"/>
          <w:kern w:val="0"/>
          <w:sz w:val="24"/>
          <w:szCs w:val="24"/>
          <w14:ligatures w14:val="none"/>
        </w:rPr>
        <w:t xml:space="preserve">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del w:id="129" w:author="Caitlin Jeffrey" w:date="2024-05-21T08:40:00Z" w16du:dateUtc="2024-05-21T12:40:00Z">
        <w:r w:rsidRPr="00D03DE9" w:rsidDel="008703CD">
          <w:rPr>
            <w:rFonts w:ascii="Times New Roman" w:eastAsia="Times New Roman" w:hAnsi="Times New Roman" w:cs="Times New Roman"/>
            <w:color w:val="000000"/>
            <w:kern w:val="0"/>
            <w:sz w:val="24"/>
            <w:szCs w:val="24"/>
            <w14:ligatures w14:val="none"/>
          </w:rPr>
          <w:delText xml:space="preserve">with </w:delText>
        </w:r>
      </w:del>
      <w:ins w:id="130" w:author="Caitlin Jeffrey" w:date="2024-05-21T08:40:00Z" w16du:dateUtc="2024-05-21T12:40:00Z">
        <w:r w:rsidR="008703CD">
          <w:rPr>
            <w:rFonts w:ascii="Times New Roman" w:eastAsia="Times New Roman" w:hAnsi="Times New Roman" w:cs="Times New Roman"/>
            <w:color w:val="000000"/>
            <w:kern w:val="0"/>
            <w:sz w:val="24"/>
            <w:szCs w:val="24"/>
            <w14:ligatures w14:val="none"/>
          </w:rPr>
          <w:t>which had</w:t>
        </w:r>
        <w:r w:rsidR="008703CD" w:rsidRPr="00D03DE9">
          <w:rPr>
            <w:rFonts w:ascii="Times New Roman" w:eastAsia="Times New Roman" w:hAnsi="Times New Roman" w:cs="Times New Roman"/>
            <w:color w:val="000000"/>
            <w:kern w:val="0"/>
            <w:sz w:val="24"/>
            <w:szCs w:val="24"/>
            <w14:ligatures w14:val="none"/>
          </w:rPr>
          <w:t xml:space="preserve"> </w:t>
        </w:r>
      </w:ins>
      <w:r w:rsidRPr="00D03DE9">
        <w:rPr>
          <w:rFonts w:ascii="Times New Roman" w:eastAsia="Times New Roman" w:hAnsi="Times New Roman" w:cs="Times New Roman"/>
          <w:color w:val="000000"/>
          <w:kern w:val="0"/>
          <w:sz w:val="24"/>
          <w:szCs w:val="24"/>
          <w14:ligatures w14:val="none"/>
        </w:rPr>
        <w:t xml:space="preserve">≥ 5 associated </w:t>
      </w:r>
      <w:del w:id="131" w:author="Caitlin Jeffrey" w:date="2024-05-21T08:40:00Z" w16du:dateUtc="2024-05-21T12:40:00Z">
        <w:r w:rsidRPr="00D03DE9" w:rsidDel="00C305C5">
          <w:rPr>
            <w:rFonts w:ascii="Times New Roman" w:eastAsia="Times New Roman" w:hAnsi="Times New Roman" w:cs="Times New Roman"/>
            <w:color w:val="000000"/>
            <w:kern w:val="0"/>
            <w:sz w:val="24"/>
            <w:szCs w:val="24"/>
            <w14:ligatures w14:val="none"/>
          </w:rPr>
          <w:delText>observations</w:delText>
        </w:r>
        <w:r w:rsidR="00103675" w:rsidRPr="00D03DE9" w:rsidDel="00C305C5">
          <w:rPr>
            <w:rFonts w:ascii="Times New Roman" w:eastAsia="Times New Roman" w:hAnsi="Times New Roman" w:cs="Times New Roman"/>
            <w:color w:val="000000"/>
            <w:kern w:val="0"/>
            <w:sz w:val="24"/>
            <w:szCs w:val="24"/>
            <w14:ligatures w14:val="none"/>
          </w:rPr>
          <w:delText xml:space="preserve"> </w:delText>
        </w:r>
      </w:del>
      <w:ins w:id="132" w:author="Caitlin Jeffrey" w:date="2024-05-21T08:40:00Z" w16du:dateUtc="2024-05-21T12:40:00Z">
        <w:r w:rsidR="00C305C5">
          <w:rPr>
            <w:rFonts w:ascii="Times New Roman" w:eastAsia="Times New Roman" w:hAnsi="Times New Roman" w:cs="Times New Roman"/>
            <w:color w:val="000000"/>
            <w:kern w:val="0"/>
            <w:sz w:val="24"/>
            <w:szCs w:val="24"/>
            <w14:ligatures w14:val="none"/>
          </w:rPr>
          <w:t>IMI</w:t>
        </w:r>
        <w:r w:rsidR="00C305C5" w:rsidRPr="00D03DE9">
          <w:rPr>
            <w:rFonts w:ascii="Times New Roman" w:eastAsia="Times New Roman" w:hAnsi="Times New Roman" w:cs="Times New Roman"/>
            <w:color w:val="000000"/>
            <w:kern w:val="0"/>
            <w:sz w:val="24"/>
            <w:szCs w:val="24"/>
            <w14:ligatures w14:val="none"/>
          </w:rPr>
          <w:t xml:space="preserve"> </w:t>
        </w:r>
      </w:ins>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commentRangeEnd w:id="128"/>
      <w:r w:rsidR="00050CD8">
        <w:rPr>
          <w:rStyle w:val="CommentReference"/>
        </w:rPr>
        <w:commentReference w:id="128"/>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33485D27"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Redmond,</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WA)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w:t>
      </w:r>
      <w:r w:rsidR="005D4614">
        <w:rPr>
          <w:rFonts w:ascii="Times New Roman" w:hAnsi="Times New Roman" w:cs="Times New Roman"/>
          <w:sz w:val="24"/>
          <w:szCs w:val="24"/>
        </w:rPr>
        <w:t xml:space="preserve"> (SCS)</w:t>
      </w:r>
      <w:r w:rsidR="00A740EB" w:rsidRPr="00D03DE9">
        <w:rPr>
          <w:rFonts w:ascii="Times New Roman" w:hAnsi="Times New Roman" w:cs="Times New Roman"/>
          <w:sz w:val="24"/>
          <w:szCs w:val="24"/>
        </w:rPr>
        <w:t xml:space="preserve"> in order to address the non-normal distribution of SCC data.</w:t>
      </w:r>
    </w:p>
    <w:p w14:paraId="24D43803" w14:textId="0458DE41" w:rsidR="00766E62" w:rsidRPr="004F3B35" w:rsidRDefault="005F2499"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BB663D"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0A15D4">
        <w:rPr>
          <w:rFonts w:ascii="Times New Roman" w:hAnsi="Times New Roman" w:cs="Times New Roman"/>
          <w:sz w:val="24"/>
          <w:szCs w:val="24"/>
        </w:rPr>
        <w:t>SCS</w:t>
      </w:r>
      <w:r w:rsidR="00E54239" w:rsidRPr="00D03DE9">
        <w:rPr>
          <w:rFonts w:ascii="Times New Roman" w:hAnsi="Times New Roman" w:cs="Times New Roman"/>
          <w:sz w:val="24"/>
          <w:szCs w:val="24"/>
        </w:rPr>
        <w:t xml:space="preserve"> </w:t>
      </w:r>
      <w:r w:rsidR="000A15D4">
        <w:rPr>
          <w:rFonts w:ascii="Times New Roman" w:hAnsi="Times New Roman" w:cs="Times New Roman"/>
          <w:sz w:val="24"/>
          <w:szCs w:val="24"/>
        </w:rPr>
        <w:t>of</w:t>
      </w:r>
      <w:r w:rsidR="00313612" w:rsidRPr="00D03DE9">
        <w:rPr>
          <w:rFonts w:ascii="Times New Roman" w:hAnsi="Times New Roman" w:cs="Times New Roman"/>
          <w:sz w:val="24"/>
          <w:szCs w:val="24"/>
        </w:rPr>
        <w:t xml:space="preserve"> quarters </w:t>
      </w:r>
      <w:ins w:id="133" w:author="John Barlow" w:date="2024-05-06T14:10:00Z">
        <w:r w:rsidR="000A15D4">
          <w:rPr>
            <w:rFonts w:ascii="Times New Roman" w:hAnsi="Times New Roman" w:cs="Times New Roman"/>
            <w:sz w:val="24"/>
            <w:szCs w:val="24"/>
          </w:rPr>
          <w:t xml:space="preserve">with </w:t>
        </w:r>
      </w:ins>
      <w:del w:id="134" w:author="John Barlow" w:date="2024-05-06T14:11:00Z">
        <w:r w:rsidR="00313612" w:rsidRPr="00D03DE9" w:rsidDel="000A15D4">
          <w:rPr>
            <w:rFonts w:ascii="Times New Roman" w:hAnsi="Times New Roman" w:cs="Times New Roman"/>
            <w:sz w:val="24"/>
            <w:szCs w:val="24"/>
          </w:rPr>
          <w:delText xml:space="preserve"> single-pathogen</w:delText>
        </w:r>
      </w:del>
      <w:ins w:id="135" w:author="John Barlow" w:date="2024-05-06T14:10:00Z">
        <w:r w:rsidR="000A15D4" w:rsidRPr="000542BB">
          <w:rPr>
            <w:rFonts w:ascii="Times New Roman" w:hAnsi="Times New Roman" w:cs="Times New Roman"/>
            <w:i/>
            <w:iCs/>
            <w:sz w:val="24"/>
            <w:szCs w:val="24"/>
          </w:rPr>
          <w:t>Staph</w:t>
        </w:r>
      </w:ins>
      <w:ins w:id="136" w:author="Caitlin Jeffrey" w:date="2024-05-21T09:32:00Z" w16du:dateUtc="2024-05-21T13:32:00Z">
        <w:r w:rsidR="002D6D22">
          <w:rPr>
            <w:rFonts w:ascii="Times New Roman" w:hAnsi="Times New Roman" w:cs="Times New Roman"/>
            <w:i/>
            <w:iCs/>
            <w:sz w:val="24"/>
            <w:szCs w:val="24"/>
          </w:rPr>
          <w:t>.</w:t>
        </w:r>
      </w:ins>
      <w:ins w:id="137" w:author="John Barlow" w:date="2024-05-06T14:10:00Z">
        <w:del w:id="138" w:author="Caitlin Jeffrey" w:date="2024-05-21T09:32:00Z" w16du:dateUtc="2024-05-21T13:32:00Z">
          <w:r w:rsidR="000A15D4" w:rsidRPr="0086071D" w:rsidDel="002D6D22">
            <w:rPr>
              <w:rFonts w:ascii="Times New Roman" w:hAnsi="Times New Roman" w:cs="Times New Roman"/>
              <w:i/>
              <w:iCs/>
              <w:sz w:val="24"/>
              <w:szCs w:val="24"/>
              <w:rPrChange w:id="139" w:author="Caitlin Jeffrey" w:date="2024-05-21T09:16:00Z" w16du:dateUtc="2024-05-21T13:16:00Z">
                <w:rPr>
                  <w:rFonts w:ascii="Times New Roman" w:hAnsi="Times New Roman" w:cs="Times New Roman"/>
                  <w:sz w:val="24"/>
                  <w:szCs w:val="24"/>
                </w:rPr>
              </w:rPrChange>
            </w:rPr>
            <w:delText>ylococcus</w:delText>
          </w:r>
        </w:del>
        <w:r w:rsidR="000A15D4" w:rsidRPr="000A15D4">
          <w:rPr>
            <w:rFonts w:ascii="Times New Roman" w:hAnsi="Times New Roman" w:cs="Times New Roman"/>
            <w:sz w:val="24"/>
            <w:szCs w:val="24"/>
          </w:rPr>
          <w:t xml:space="preserve"> species</w:t>
        </w:r>
      </w:ins>
      <w:r w:rsidR="00313612" w:rsidRPr="00D03DE9">
        <w:rPr>
          <w:rFonts w:ascii="Times New Roman" w:hAnsi="Times New Roman" w:cs="Times New Roman"/>
          <w:sz w:val="24"/>
          <w:szCs w:val="24"/>
        </w:rPr>
        <w:t xml:space="preserve"> intramammary infections</w:t>
      </w:r>
      <w:ins w:id="140" w:author="Caitlin Jeffrey" w:date="2024-05-21T09:17:00Z" w16du:dateUtc="2024-05-21T13:17:00Z">
        <w:r w:rsidR="00D755B8">
          <w:rPr>
            <w:rFonts w:ascii="Times New Roman" w:hAnsi="Times New Roman" w:cs="Times New Roman"/>
            <w:sz w:val="24"/>
            <w:szCs w:val="24"/>
          </w:rPr>
          <w:t xml:space="preserve"> (in pure culture)</w:t>
        </w:r>
      </w:ins>
      <w:r w:rsidR="00313612"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lme” function of the “n</w:t>
      </w:r>
      <w:r w:rsidR="00531FA1" w:rsidRPr="00D03DE9">
        <w:rPr>
          <w:rFonts w:ascii="Times New Roman" w:hAnsi="Times New Roman" w:cs="Times New Roman"/>
          <w:sz w:val="24"/>
          <w:szCs w:val="24"/>
        </w:rPr>
        <w:t>lme”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w:t>
      </w:r>
      <w:r w:rsidR="005D4614">
        <w:rPr>
          <w:rFonts w:ascii="Times New Roman" w:hAnsi="Times New Roman" w:cs="Times New Roman"/>
          <w:sz w:val="24"/>
          <w:szCs w:val="24"/>
        </w:rPr>
        <w:t>SCS</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w:t>
      </w:r>
      <w:r w:rsidR="004D2E73" w:rsidRPr="00862695">
        <w:rPr>
          <w:rFonts w:ascii="Times New Roman" w:hAnsi="Times New Roman" w:cs="Times New Roman"/>
          <w:sz w:val="24"/>
          <w:szCs w:val="24"/>
        </w:rPr>
        <w:t xml:space="preserve">to </w:t>
      </w:r>
      <w:r w:rsidR="00E00A2A" w:rsidRPr="00862695">
        <w:rPr>
          <w:rFonts w:ascii="Times New Roman" w:hAnsi="Times New Roman" w:cs="Times New Roman"/>
          <w:sz w:val="24"/>
          <w:szCs w:val="24"/>
        </w:rPr>
        <w:t xml:space="preserve">account for both the correlation between milk samples collected on the same quarter, and for the variation of this correlation with the varying amount of time between sample collections. </w:t>
      </w:r>
      <w:r w:rsidR="00FD4F88" w:rsidRPr="00862695">
        <w:rPr>
          <w:rFonts w:ascii="Times New Roman" w:hAnsi="Times New Roman" w:cs="Times New Roman"/>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0C57B01F"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lastRenderedPageBreak/>
        <w:t xml:space="preserve">where </w:t>
      </w:r>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del w:id="141" w:author="Caitlin Jeffrey" w:date="2024-05-21T09:30:00Z" w16du:dateUtc="2024-05-21T13:30:00Z">
        <w:r w:rsidR="00B357E3" w:rsidRPr="00D03DE9" w:rsidDel="00E47F73">
          <w:rPr>
            <w:rFonts w:ascii="Times New Roman" w:eastAsia="Times New Roman" w:hAnsi="Times New Roman" w:cs="Times New Roman"/>
            <w:color w:val="000000"/>
            <w:kern w:val="0"/>
            <w:sz w:val="24"/>
            <w:szCs w:val="24"/>
            <w:bdr w:val="none" w:sz="0" w:space="0" w:color="auto" w:frame="1"/>
            <w14:ligatures w14:val="none"/>
          </w:rPr>
          <w:delText>somatic cell score</w:delText>
        </w:r>
      </w:del>
      <w:ins w:id="142" w:author="Caitlin Jeffrey" w:date="2024-05-21T09:30:00Z" w16du:dateUtc="2024-05-21T13:30:00Z">
        <w:r w:rsidR="00E47F73">
          <w:rPr>
            <w:rFonts w:ascii="Times New Roman" w:eastAsia="Times New Roman" w:hAnsi="Times New Roman" w:cs="Times New Roman"/>
            <w:color w:val="000000"/>
            <w:kern w:val="0"/>
            <w:sz w:val="24"/>
            <w:szCs w:val="24"/>
            <w:bdr w:val="none" w:sz="0" w:space="0" w:color="auto" w:frame="1"/>
            <w14:ligatures w14:val="none"/>
          </w:rPr>
          <w:t>SCS</w:t>
        </w:r>
      </w:ins>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ins w:id="143" w:author="John Barlow" w:date="2024-05-06T14:13:00Z">
        <w:r w:rsidR="000A15D4">
          <w:rPr>
            <w:rFonts w:ascii="Times New Roman" w:eastAsia="Times New Roman" w:hAnsi="Times New Roman" w:cs="Times New Roman"/>
            <w:color w:val="000000"/>
            <w:kern w:val="0"/>
            <w:sz w:val="24"/>
            <w:szCs w:val="24"/>
            <w:bdr w:val="none" w:sz="0" w:space="0" w:color="auto" w:frame="1"/>
            <w14:ligatures w14:val="none"/>
          </w:rPr>
          <w:t xml:space="preserve">and </w:t>
        </w:r>
      </w:ins>
      <w:r w:rsidR="00FE067B" w:rsidRPr="00C40DA2">
        <w:rPr>
          <w:rFonts w:ascii="Times New Roman" w:eastAsia="Times New Roman" w:hAnsi="Times New Roman" w:cs="Times New Roman"/>
          <w:kern w:val="0"/>
          <w:sz w:val="24"/>
          <w:szCs w:val="24"/>
          <w:bdr w:val="none" w:sz="0" w:space="0" w:color="auto" w:frame="1"/>
          <w14:ligatures w14:val="none"/>
        </w:rPr>
        <w:t>DIM as</w:t>
      </w:r>
      <w:r w:rsidR="00155D92" w:rsidRPr="00C40DA2">
        <w:rPr>
          <w:rFonts w:ascii="Times New Roman" w:eastAsia="Times New Roman" w:hAnsi="Times New Roman" w:cs="Times New Roman"/>
          <w:kern w:val="0"/>
          <w:sz w:val="24"/>
          <w:szCs w:val="24"/>
          <w:bdr w:val="none" w:sz="0" w:space="0" w:color="auto" w:frame="1"/>
          <w14:ligatures w14:val="none"/>
        </w:rPr>
        <w:t xml:space="preserve"> a</w:t>
      </w:r>
      <w:r w:rsidRPr="00C40DA2">
        <w:rPr>
          <w:rFonts w:ascii="Times New Roman" w:eastAsia="Times New Roman" w:hAnsi="Times New Roman" w:cs="Times New Roman"/>
          <w:kern w:val="0"/>
          <w:sz w:val="24"/>
          <w:szCs w:val="24"/>
          <w:bdr w:val="none" w:sz="0" w:space="0" w:color="auto" w:frame="1"/>
          <w14:ligatures w14:val="none"/>
        </w:rPr>
        <w:t xml:space="preserve"> cubic term (to correct for the nonlinear relationship</w:t>
      </w:r>
      <w:r w:rsidR="001073B3"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w:t>
      </w:r>
      <w:r w:rsidR="009E1AE4" w:rsidRPr="00C40DA2">
        <w:rPr>
          <w:rFonts w:ascii="Times New Roman" w:eastAsia="Times New Roman" w:hAnsi="Times New Roman" w:cs="Times New Roman"/>
          <w:kern w:val="0"/>
          <w:sz w:val="24"/>
          <w:szCs w:val="24"/>
          <w:bdr w:val="none" w:sz="0" w:space="0" w:color="auto" w:frame="1"/>
          <w14:ligatures w14:val="none"/>
        </w:rPr>
        <w:t>SCS</w:t>
      </w:r>
      <w:r w:rsidRPr="00C40DA2">
        <w:rPr>
          <w:rFonts w:ascii="Times New Roman" w:eastAsia="Times New Roman" w:hAnsi="Times New Roman" w:cs="Times New Roman"/>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B86FF4">
        <w:rPr>
          <w:rFonts w:ascii="Times New Roman" w:hAnsi="Times New Roman" w:cs="Times New Roman"/>
          <w:sz w:val="24"/>
          <w:szCs w:val="24"/>
        </w:rPr>
        <w:t xml:space="preserve">Biologically plausible interactions were investigated between IMI status, SCS, and parity variables.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B83834">
        <w:rPr>
          <w:rFonts w:ascii="Times New Roman" w:eastAsia="Times New Roman" w:hAnsi="Times New Roman" w:cs="Times New Roman"/>
          <w:color w:val="000000"/>
          <w:kern w:val="0"/>
          <w:sz w:val="24"/>
          <w:szCs w:val="24"/>
          <w:bdr w:val="none" w:sz="0" w:space="0" w:color="auto" w:frame="1"/>
          <w14:ligatures w14:val="none"/>
        </w:rPr>
        <w:t>was</w:t>
      </w:r>
      <w:r w:rsidR="00674050">
        <w:rPr>
          <w:rFonts w:ascii="Times New Roman" w:eastAsia="Times New Roman" w:hAnsi="Times New Roman" w:cs="Times New Roman"/>
          <w:color w:val="000000"/>
          <w:kern w:val="0"/>
          <w:sz w:val="24"/>
          <w:szCs w:val="24"/>
          <w:bdr w:val="none" w:sz="0" w:space="0" w:color="auto" w:frame="1"/>
          <w14:ligatures w14:val="none"/>
        </w:rPr>
        <w:t xml:space="preserve"> </w:t>
      </w:r>
      <w:r w:rsidR="00110D62">
        <w:rPr>
          <w:rFonts w:ascii="Times New Roman" w:eastAsia="Times New Roman" w:hAnsi="Times New Roman" w:cs="Times New Roman"/>
          <w:color w:val="000000"/>
          <w:kern w:val="0"/>
          <w:sz w:val="24"/>
          <w:szCs w:val="24"/>
          <w:bdr w:val="none" w:sz="0" w:space="0" w:color="auto" w:frame="1"/>
          <w14:ligatures w14:val="none"/>
        </w:rPr>
        <w:t>determined using an F-test</w:t>
      </w:r>
      <w:r w:rsidR="00690F04">
        <w:rPr>
          <w:rFonts w:ascii="Times New Roman" w:eastAsia="Times New Roman" w:hAnsi="Times New Roman" w:cs="Times New Roman"/>
          <w:color w:val="000000"/>
          <w:kern w:val="0"/>
          <w:sz w:val="24"/>
          <w:szCs w:val="24"/>
          <w:bdr w:val="none" w:sz="0" w:space="0" w:color="auto" w:frame="1"/>
          <w14:ligatures w14:val="none"/>
        </w:rPr>
        <w:t xml:space="preserve"> </w:t>
      </w:r>
      <w:r w:rsidR="00690F04"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sidR="005C37C6">
        <w:rPr>
          <w:rFonts w:ascii="Times New Roman" w:eastAsia="Times New Roman" w:hAnsi="Times New Roman" w:cs="Times New Roman"/>
          <w:color w:val="000000"/>
          <w:kern w:val="0"/>
          <w:sz w:val="24"/>
          <w:szCs w:val="24"/>
          <w:bdr w:val="none" w:sz="0" w:space="0" w:color="auto" w:frame="1"/>
          <w14:ligatures w14:val="none"/>
        </w:rPr>
        <w:t xml:space="preserve"> </w:t>
      </w:r>
      <w:r w:rsidR="00690F04">
        <w:rPr>
          <w:rFonts w:ascii="Times New Roman" w:eastAsia="Times New Roman" w:hAnsi="Times New Roman" w:cs="Times New Roman"/>
          <w:color w:val="000000"/>
          <w:kern w:val="0"/>
          <w:sz w:val="24"/>
          <w:szCs w:val="24"/>
          <w:bdr w:val="none" w:sz="0" w:space="0" w:color="auto" w:frame="1"/>
          <w14:ligatures w14:val="none"/>
        </w:rPr>
        <w:t xml:space="preserve">and a t-test for </w:t>
      </w:r>
      <w:r w:rsidR="005C37C6">
        <w:rPr>
          <w:rFonts w:ascii="Times New Roman" w:eastAsia="Times New Roman" w:hAnsi="Times New Roman" w:cs="Times New Roman"/>
          <w:color w:val="000000"/>
          <w:kern w:val="0"/>
          <w:sz w:val="24"/>
          <w:szCs w:val="24"/>
          <w:bdr w:val="none" w:sz="0" w:space="0" w:color="auto" w:frame="1"/>
          <w14:ligatures w14:val="none"/>
        </w:rPr>
        <w:t>fixed effects, with significance d</w:t>
      </w:r>
      <w:r w:rsidR="003D2F8A" w:rsidRPr="00D03DE9">
        <w:rPr>
          <w:rFonts w:ascii="Times New Roman" w:eastAsia="Times New Roman" w:hAnsi="Times New Roman" w:cs="Times New Roman"/>
          <w:color w:val="000000"/>
          <w:kern w:val="0"/>
          <w:sz w:val="24"/>
          <w:szCs w:val="24"/>
          <w:bdr w:val="none" w:sz="0" w:space="0" w:color="auto" w:frame="1"/>
          <w14:ligatures w14:val="none"/>
        </w:rPr>
        <w:t>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5039CE">
        <w:rPr>
          <w:rFonts w:ascii="Times New Roman" w:hAnsi="Times New Roman" w:cs="Times New Roman"/>
          <w:sz w:val="24"/>
          <w:szCs w:val="24"/>
        </w:rPr>
        <w:t>Final m</w:t>
      </w:r>
      <w:r w:rsidR="00391442" w:rsidRPr="005039CE">
        <w:rPr>
          <w:rFonts w:ascii="Times New Roman" w:hAnsi="Times New Roman" w:cs="Times New Roman"/>
          <w:sz w:val="24"/>
          <w:szCs w:val="24"/>
        </w:rPr>
        <w:t>odel fit was assesse</w:t>
      </w:r>
      <w:r w:rsidR="0089466E" w:rsidRPr="005039CE">
        <w:rPr>
          <w:rFonts w:ascii="Times New Roman" w:hAnsi="Times New Roman" w:cs="Times New Roman"/>
          <w:sz w:val="24"/>
          <w:szCs w:val="24"/>
        </w:rPr>
        <w:t xml:space="preserve">d </w:t>
      </w:r>
      <w:r w:rsidR="00190B69" w:rsidRPr="005039CE">
        <w:rPr>
          <w:rFonts w:ascii="Times New Roman" w:hAnsi="Times New Roman" w:cs="Times New Roman"/>
          <w:sz w:val="24"/>
          <w:szCs w:val="24"/>
        </w:rPr>
        <w:t xml:space="preserve">by </w:t>
      </w:r>
      <w:r w:rsidR="0089466E" w:rsidRPr="005039CE">
        <w:rPr>
          <w:rFonts w:ascii="Times New Roman" w:hAnsi="Times New Roman" w:cs="Times New Roman"/>
          <w:sz w:val="24"/>
          <w:szCs w:val="24"/>
        </w:rPr>
        <w:t>checking the h</w:t>
      </w:r>
      <w:r w:rsidR="00F04BE3" w:rsidRPr="005039CE">
        <w:rPr>
          <w:rFonts w:ascii="Times New Roman" w:hAnsi="Times New Roman" w:cs="Times New Roman"/>
          <w:sz w:val="24"/>
          <w:szCs w:val="24"/>
        </w:rPr>
        <w:t xml:space="preserve">omoscedasticity </w:t>
      </w:r>
      <w:r w:rsidR="00A4421A" w:rsidRPr="005039CE">
        <w:rPr>
          <w:rFonts w:ascii="Times New Roman" w:hAnsi="Times New Roman" w:cs="Times New Roman"/>
          <w:sz w:val="24"/>
          <w:szCs w:val="24"/>
        </w:rPr>
        <w:t xml:space="preserve">and normality </w:t>
      </w:r>
      <w:r w:rsidR="00F04BE3" w:rsidRPr="005039CE">
        <w:rPr>
          <w:rFonts w:ascii="Times New Roman" w:hAnsi="Times New Roman" w:cs="Times New Roman"/>
          <w:sz w:val="24"/>
          <w:szCs w:val="24"/>
        </w:rPr>
        <w:t xml:space="preserve">of residuals </w:t>
      </w:r>
      <w:r w:rsidR="0089466E" w:rsidRPr="005039CE">
        <w:rPr>
          <w:rFonts w:ascii="Times New Roman" w:hAnsi="Times New Roman" w:cs="Times New Roman"/>
          <w:sz w:val="24"/>
          <w:szCs w:val="24"/>
        </w:rPr>
        <w:t>(</w:t>
      </w:r>
      <w:r w:rsidR="00455D31" w:rsidRPr="005039CE">
        <w:rPr>
          <w:rFonts w:ascii="Times New Roman" w:hAnsi="Times New Roman" w:cs="Times New Roman"/>
          <w:sz w:val="24"/>
          <w:szCs w:val="24"/>
        </w:rPr>
        <w:t>graph</w:t>
      </w:r>
      <w:r w:rsidR="0089466E" w:rsidRPr="005039CE">
        <w:rPr>
          <w:rFonts w:ascii="Times New Roman" w:hAnsi="Times New Roman" w:cs="Times New Roman"/>
          <w:sz w:val="24"/>
          <w:szCs w:val="24"/>
        </w:rPr>
        <w:t>ing</w:t>
      </w:r>
      <w:r w:rsidR="00455D31" w:rsidRPr="005039CE">
        <w:rPr>
          <w:rFonts w:ascii="Times New Roman" w:hAnsi="Times New Roman" w:cs="Times New Roman"/>
          <w:sz w:val="24"/>
          <w:szCs w:val="24"/>
        </w:rPr>
        <w:t xml:space="preserve"> of residuals vs. predicted values</w:t>
      </w:r>
      <w:r w:rsidR="00A4421A" w:rsidRPr="005039CE">
        <w:rPr>
          <w:rFonts w:ascii="Times New Roman" w:hAnsi="Times New Roman" w:cs="Times New Roman"/>
          <w:sz w:val="24"/>
          <w:szCs w:val="24"/>
        </w:rPr>
        <w:t xml:space="preserve"> and Q-Q plots, respectively</w:t>
      </w:r>
      <w:r w:rsidR="0089466E" w:rsidRPr="005039CE">
        <w:rPr>
          <w:rFonts w:ascii="Times New Roman" w:hAnsi="Times New Roman" w:cs="Times New Roman"/>
          <w:sz w:val="24"/>
          <w:szCs w:val="24"/>
        </w:rPr>
        <w:t>)</w:t>
      </w:r>
      <w:r w:rsidR="00A4421A" w:rsidRPr="005039CE">
        <w:rPr>
          <w:rFonts w:ascii="Times New Roman" w:hAnsi="Times New Roman" w:cs="Times New Roman"/>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77FC5246" w14:textId="43814E6F" w:rsidR="0009369F" w:rsidRDefault="00D27E8D"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w:t>
      </w:r>
      <w:r w:rsidR="000D3B30"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level observations</w:t>
      </w:r>
      <w:r w:rsidR="006F21FF" w:rsidRPr="00BE39AB">
        <w:rPr>
          <w:rFonts w:ascii="Times New Roman" w:eastAsia="Times New Roman" w:hAnsi="Times New Roman" w:cs="Times New Roman"/>
          <w:kern w:val="0"/>
          <w:sz w:val="24"/>
          <w:szCs w:val="24"/>
          <w14:ligatures w14:val="none"/>
        </w:rPr>
        <w:t xml:space="preserve">, with </w:t>
      </w:r>
      <w:r w:rsidR="00B350B1" w:rsidRPr="00BE39AB">
        <w:rPr>
          <w:rFonts w:ascii="Times New Roman" w:eastAsia="Times New Roman" w:hAnsi="Times New Roman" w:cs="Times New Roman"/>
          <w:kern w:val="0"/>
          <w:sz w:val="24"/>
          <w:szCs w:val="24"/>
          <w14:ligatures w14:val="none"/>
        </w:rPr>
        <w:t>22</w:t>
      </w:r>
      <w:r w:rsidRPr="00BE39AB">
        <w:rPr>
          <w:rFonts w:ascii="Times New Roman" w:eastAsia="Times New Roman" w:hAnsi="Times New Roman" w:cs="Times New Roman"/>
          <w:kern w:val="0"/>
          <w:sz w:val="24"/>
          <w:szCs w:val="24"/>
          <w14:ligatures w14:val="none"/>
        </w:rPr>
        <w:t xml:space="preserve"> different </w:t>
      </w:r>
      <w:r w:rsidR="00CE254E" w:rsidRPr="00BE39AB">
        <w:rPr>
          <w:rFonts w:ascii="Times New Roman" w:eastAsia="Times New Roman" w:hAnsi="Times New Roman" w:cs="Times New Roman"/>
          <w:kern w:val="0"/>
          <w:sz w:val="24"/>
          <w:szCs w:val="24"/>
          <w14:ligatures w14:val="none"/>
        </w:rPr>
        <w:t xml:space="preserve">species of </w:t>
      </w:r>
      <w:r w:rsidRPr="00BE39AB">
        <w:rPr>
          <w:rFonts w:ascii="Times New Roman" w:eastAsia="Times New Roman" w:hAnsi="Times New Roman" w:cs="Times New Roman"/>
          <w:kern w:val="0"/>
          <w:sz w:val="24"/>
          <w:szCs w:val="24"/>
          <w14:ligatures w14:val="none"/>
        </w:rPr>
        <w:t>staphylococc</w:t>
      </w:r>
      <w:r w:rsidR="006F21FF" w:rsidRPr="00BE39AB">
        <w:rPr>
          <w:rFonts w:ascii="Times New Roman" w:eastAsia="Times New Roman" w:hAnsi="Times New Roman" w:cs="Times New Roman"/>
          <w:kern w:val="0"/>
          <w:sz w:val="24"/>
          <w:szCs w:val="24"/>
          <w14:ligatures w14:val="none"/>
        </w:rPr>
        <w:t>i and mammaliicocci</w:t>
      </w:r>
      <w:r w:rsidRPr="00BE39AB">
        <w:rPr>
          <w:rFonts w:ascii="Times New Roman" w:eastAsia="Times New Roman" w:hAnsi="Times New Roman" w:cs="Times New Roman"/>
          <w:kern w:val="0"/>
          <w:sz w:val="24"/>
          <w:szCs w:val="24"/>
          <w14:ligatures w14:val="none"/>
        </w:rPr>
        <w:t xml:space="preserve"> identified.</w:t>
      </w:r>
      <w:r w:rsidRPr="00BE39AB">
        <w:t xml:space="preserve"> </w:t>
      </w:r>
      <w:r w:rsidRPr="003D0099">
        <w:rPr>
          <w:rFonts w:ascii="Times New Roman" w:eastAsia="Times New Roman" w:hAnsi="Times New Roman" w:cs="Times New Roman"/>
          <w:i/>
          <w:iCs/>
          <w:kern w:val="0"/>
          <w:sz w:val="24"/>
          <w:szCs w:val="24"/>
          <w14:ligatures w14:val="none"/>
        </w:rPr>
        <w:t>Staphylococcus</w:t>
      </w:r>
      <w:r w:rsidRPr="00BE39AB">
        <w:rPr>
          <w:rFonts w:ascii="Times New Roman" w:eastAsia="Times New Roman" w:hAnsi="Times New Roman" w:cs="Times New Roman"/>
          <w:kern w:val="0"/>
          <w:sz w:val="24"/>
          <w:szCs w:val="24"/>
          <w14:ligatures w14:val="none"/>
        </w:rPr>
        <w:t xml:space="preserve"> </w:t>
      </w:r>
      <w:r w:rsidR="0059791C" w:rsidRPr="00BE39AB">
        <w:rPr>
          <w:rFonts w:ascii="Times New Roman" w:eastAsia="Times New Roman" w:hAnsi="Times New Roman" w:cs="Times New Roman"/>
          <w:kern w:val="0"/>
          <w:sz w:val="24"/>
          <w:szCs w:val="24"/>
          <w14:ligatures w14:val="none"/>
        </w:rPr>
        <w:t xml:space="preserve">and </w:t>
      </w:r>
      <w:ins w:id="144" w:author="Caitlin Jeffrey" w:date="2024-05-21T09:22:00Z" w16du:dateUtc="2024-05-21T13:22:00Z">
        <w:r w:rsidR="007930A4">
          <w:rPr>
            <w:rFonts w:ascii="Times New Roman" w:eastAsia="Times New Roman" w:hAnsi="Times New Roman" w:cs="Times New Roman"/>
            <w:i/>
            <w:iCs/>
            <w:kern w:val="0"/>
            <w:sz w:val="24"/>
            <w:szCs w:val="24"/>
            <w14:ligatures w14:val="none"/>
          </w:rPr>
          <w:t>M</w:t>
        </w:r>
      </w:ins>
      <w:del w:id="145" w:author="Caitlin Jeffrey" w:date="2024-05-21T09:22:00Z" w16du:dateUtc="2024-05-21T13:22:00Z">
        <w:r w:rsidR="0059791C" w:rsidRPr="007930A4" w:rsidDel="007930A4">
          <w:rPr>
            <w:rFonts w:ascii="Times New Roman" w:eastAsia="Times New Roman" w:hAnsi="Times New Roman" w:cs="Times New Roman"/>
            <w:i/>
            <w:iCs/>
            <w:kern w:val="0"/>
            <w:sz w:val="24"/>
            <w:szCs w:val="24"/>
            <w14:ligatures w14:val="none"/>
            <w:rPrChange w:id="146" w:author="Caitlin Jeffrey" w:date="2024-05-21T09:22:00Z" w16du:dateUtc="2024-05-21T13:22:00Z">
              <w:rPr>
                <w:rFonts w:ascii="Times New Roman" w:eastAsia="Times New Roman" w:hAnsi="Times New Roman" w:cs="Times New Roman"/>
                <w:kern w:val="0"/>
                <w:sz w:val="24"/>
                <w:szCs w:val="24"/>
                <w14:ligatures w14:val="none"/>
              </w:rPr>
            </w:rPrChange>
          </w:rPr>
          <w:delText>m</w:delText>
        </w:r>
      </w:del>
      <w:r w:rsidR="0059791C" w:rsidRPr="007930A4">
        <w:rPr>
          <w:rFonts w:ascii="Times New Roman" w:eastAsia="Times New Roman" w:hAnsi="Times New Roman" w:cs="Times New Roman"/>
          <w:i/>
          <w:iCs/>
          <w:kern w:val="0"/>
          <w:sz w:val="24"/>
          <w:szCs w:val="24"/>
          <w14:ligatures w14:val="none"/>
          <w:rPrChange w:id="147" w:author="Caitlin Jeffrey" w:date="2024-05-21T09:22:00Z" w16du:dateUtc="2024-05-21T13:22:00Z">
            <w:rPr>
              <w:rFonts w:ascii="Times New Roman" w:eastAsia="Times New Roman" w:hAnsi="Times New Roman" w:cs="Times New Roman"/>
              <w:kern w:val="0"/>
              <w:sz w:val="24"/>
              <w:szCs w:val="24"/>
              <w14:ligatures w14:val="none"/>
            </w:rPr>
          </w:rPrChange>
        </w:rPr>
        <w:t>ammaliicoccus</w:t>
      </w:r>
      <w:r w:rsidR="0059791C"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species causing IMI </w:t>
      </w:r>
      <w:del w:id="148" w:author="Caitlin Jeffrey" w:date="2024-05-21T09:23:00Z" w16du:dateUtc="2024-05-21T13:23:00Z">
        <w:r w:rsidRPr="00BE39AB" w:rsidDel="00FD3143">
          <w:rPr>
            <w:rFonts w:ascii="Times New Roman" w:eastAsia="Times New Roman" w:hAnsi="Times New Roman" w:cs="Times New Roman"/>
            <w:kern w:val="0"/>
            <w:sz w:val="24"/>
            <w:szCs w:val="24"/>
            <w14:ligatures w14:val="none"/>
          </w:rPr>
          <w:delText xml:space="preserve">with &lt; 5 quarter observations </w:delText>
        </w:r>
      </w:del>
      <w:r w:rsidR="0021631B" w:rsidRPr="00BE39AB">
        <w:rPr>
          <w:rFonts w:ascii="Times New Roman" w:eastAsia="Times New Roman" w:hAnsi="Times New Roman" w:cs="Times New Roman"/>
          <w:kern w:val="0"/>
          <w:sz w:val="24"/>
          <w:szCs w:val="24"/>
          <w14:ligatures w14:val="none"/>
        </w:rPr>
        <w:t>excluded</w:t>
      </w:r>
      <w:r w:rsidRPr="00BE39AB">
        <w:rPr>
          <w:rFonts w:ascii="Times New Roman" w:eastAsia="Times New Roman" w:hAnsi="Times New Roman" w:cs="Times New Roman"/>
          <w:kern w:val="0"/>
          <w:sz w:val="24"/>
          <w:szCs w:val="24"/>
          <w14:ligatures w14:val="none"/>
        </w:rPr>
        <w:t xml:space="preserve"> from </w:t>
      </w:r>
      <w:del w:id="149" w:author="Caitlin Jeffrey" w:date="2024-05-21T09:23:00Z" w16du:dateUtc="2024-05-21T13:23:00Z">
        <w:r w:rsidRPr="00BE39AB" w:rsidDel="0045380C">
          <w:rPr>
            <w:rFonts w:ascii="Times New Roman" w:eastAsia="Times New Roman" w:hAnsi="Times New Roman" w:cs="Times New Roman"/>
            <w:kern w:val="0"/>
            <w:sz w:val="24"/>
            <w:szCs w:val="24"/>
            <w14:ligatures w14:val="none"/>
          </w:rPr>
          <w:delText>the data set</w:delText>
        </w:r>
      </w:del>
      <w:ins w:id="150" w:author="Caitlin Jeffrey" w:date="2024-05-21T09:23:00Z" w16du:dateUtc="2024-05-21T13:23:00Z">
        <w:r w:rsidR="0045380C">
          <w:rPr>
            <w:rFonts w:ascii="Times New Roman" w:eastAsia="Times New Roman" w:hAnsi="Times New Roman" w:cs="Times New Roman"/>
            <w:kern w:val="0"/>
            <w:sz w:val="24"/>
            <w:szCs w:val="24"/>
            <w14:ligatures w14:val="none"/>
          </w:rPr>
          <w:t>further analyses</w:t>
        </w:r>
        <w:r w:rsidR="00FD3143">
          <w:rPr>
            <w:rFonts w:ascii="Times New Roman" w:eastAsia="Times New Roman" w:hAnsi="Times New Roman" w:cs="Times New Roman"/>
            <w:kern w:val="0"/>
            <w:sz w:val="24"/>
            <w:szCs w:val="24"/>
            <w14:ligatures w14:val="none"/>
          </w:rPr>
          <w:t xml:space="preserve"> </w:t>
        </w:r>
      </w:ins>
      <w:ins w:id="151" w:author="Caitlin Jeffrey" w:date="2024-05-21T09:24:00Z" w16du:dateUtc="2024-05-21T13:24:00Z">
        <w:r w:rsidR="00FD3143">
          <w:rPr>
            <w:rFonts w:ascii="Times New Roman" w:eastAsia="Times New Roman" w:hAnsi="Times New Roman" w:cs="Times New Roman"/>
            <w:kern w:val="0"/>
            <w:sz w:val="24"/>
            <w:szCs w:val="24"/>
            <w14:ligatures w14:val="none"/>
          </w:rPr>
          <w:t xml:space="preserve">due to having </w:t>
        </w:r>
      </w:ins>
      <w:ins w:id="152" w:author="Caitlin Jeffrey" w:date="2024-05-21T09:23:00Z" w16du:dateUtc="2024-05-21T13:23:00Z">
        <w:r w:rsidR="00FD3143" w:rsidRPr="00BE39AB">
          <w:rPr>
            <w:rFonts w:ascii="Times New Roman" w:eastAsia="Times New Roman" w:hAnsi="Times New Roman" w:cs="Times New Roman"/>
            <w:kern w:val="0"/>
            <w:sz w:val="24"/>
            <w:szCs w:val="24"/>
            <w14:ligatures w14:val="none"/>
          </w:rPr>
          <w:t>&lt; 5 quarter observations</w:t>
        </w:r>
      </w:ins>
      <w:r w:rsidRPr="00BE39AB">
        <w:rPr>
          <w:rFonts w:ascii="Times New Roman" w:eastAsia="Times New Roman" w:hAnsi="Times New Roman" w:cs="Times New Roman"/>
          <w:kern w:val="0"/>
          <w:sz w:val="24"/>
          <w:szCs w:val="24"/>
          <w14:ligatures w14:val="none"/>
        </w:rPr>
        <w:t xml:space="preserve"> included</w:t>
      </w:r>
      <w:r w:rsidR="00E3026F"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C55ECD">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fleuretti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sciur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vitulinu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auricular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apit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ohnii</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epidermid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gallinarum</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hominis</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pseudintermedius</w:t>
      </w:r>
      <w:r w:rsidR="00221F58"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saprophyticus</w:t>
      </w:r>
      <w:r w:rsidR="00E062FF" w:rsidRPr="00BE39AB">
        <w:rPr>
          <w:rFonts w:ascii="Times New Roman" w:eastAsia="Times New Roman" w:hAnsi="Times New Roman" w:cs="Times New Roman"/>
          <w:i/>
          <w:iCs/>
          <w:kern w:val="0"/>
          <w:sz w:val="24"/>
          <w:szCs w:val="24"/>
          <w14:ligatures w14:val="none"/>
        </w:rPr>
        <w:t xml:space="preserve">, </w:t>
      </w:r>
      <w:r w:rsidR="00E062FF" w:rsidRPr="00BE39AB">
        <w:rPr>
          <w:rFonts w:ascii="Times New Roman" w:eastAsia="Times New Roman" w:hAnsi="Times New Roman" w:cs="Times New Roman"/>
          <w:kern w:val="0"/>
          <w:sz w:val="24"/>
          <w:szCs w:val="24"/>
          <w14:ligatures w14:val="none"/>
        </w:rPr>
        <w:t>and</w:t>
      </w:r>
      <w:r w:rsidR="00E062FF" w:rsidRPr="00BE39AB">
        <w:rPr>
          <w:rFonts w:ascii="Times New Roman" w:eastAsia="Times New Roman" w:hAnsi="Times New Roman" w:cs="Times New Roman"/>
          <w:i/>
          <w:iCs/>
          <w:kern w:val="0"/>
          <w:sz w:val="24"/>
          <w:szCs w:val="24"/>
          <w14:ligatures w14:val="none"/>
        </w:rPr>
        <w:t xml:space="preserve"> S. </w:t>
      </w:r>
      <w:r w:rsidR="00E332E7" w:rsidRPr="00BE39AB">
        <w:rPr>
          <w:rFonts w:ascii="Times New Roman" w:eastAsia="Times New Roman" w:hAnsi="Times New Roman" w:cs="Times New Roman"/>
          <w:i/>
          <w:iCs/>
          <w:kern w:val="0"/>
          <w:sz w:val="24"/>
          <w:szCs w:val="24"/>
          <w14:ligatures w14:val="none"/>
        </w:rPr>
        <w:t>succinus</w:t>
      </w:r>
      <w:r w:rsidR="00E062FF" w:rsidRPr="00BE39AB">
        <w:rPr>
          <w:rFonts w:ascii="Times New Roman" w:eastAsia="Times New Roman" w:hAnsi="Times New Roman" w:cs="Times New Roman"/>
          <w:kern w:val="0"/>
          <w:sz w:val="24"/>
          <w:szCs w:val="24"/>
          <w14:ligatures w14:val="none"/>
        </w:rPr>
        <w:t xml:space="preserve">. </w:t>
      </w:r>
      <w:r w:rsidR="00CF48DC" w:rsidRPr="00BE39AB">
        <w:rPr>
          <w:rFonts w:ascii="Times New Roman" w:eastAsia="Times New Roman" w:hAnsi="Times New Roman" w:cs="Times New Roman"/>
          <w:kern w:val="0"/>
          <w:sz w:val="24"/>
          <w:szCs w:val="24"/>
          <w14:ligatures w14:val="none"/>
        </w:rPr>
        <w:t>The final data set</w:t>
      </w:r>
      <w:r w:rsidR="00493525" w:rsidRPr="00BE39AB">
        <w:rPr>
          <w:rFonts w:ascii="Times New Roman" w:eastAsia="Times New Roman" w:hAnsi="Times New Roman" w:cs="Times New Roman"/>
          <w:kern w:val="0"/>
          <w:sz w:val="24"/>
          <w:szCs w:val="24"/>
          <w14:ligatures w14:val="none"/>
        </w:rPr>
        <w:t xml:space="preserve"> consisted</w:t>
      </w:r>
      <w:r w:rsidR="00CF48DC" w:rsidRPr="00BE39AB">
        <w:rPr>
          <w:rFonts w:ascii="Times New Roman" w:eastAsia="Times New Roman" w:hAnsi="Times New Roman" w:cs="Times New Roman"/>
          <w:kern w:val="0"/>
          <w:sz w:val="24"/>
          <w:szCs w:val="24"/>
          <w14:ligatures w14:val="none"/>
        </w:rPr>
        <w:t xml:space="preserve"> of 2,260 observations</w:t>
      </w:r>
      <w:r w:rsidR="00FD09C4" w:rsidRPr="00BE39AB">
        <w:rPr>
          <w:rFonts w:ascii="Times New Roman" w:eastAsia="Times New Roman" w:hAnsi="Times New Roman" w:cs="Times New Roman"/>
          <w:kern w:val="0"/>
          <w:sz w:val="24"/>
          <w:szCs w:val="24"/>
          <w14:ligatures w14:val="none"/>
        </w:rPr>
        <w:t xml:space="preserve">: </w:t>
      </w:r>
      <w:r w:rsidR="00884B5F" w:rsidRPr="00BE39AB">
        <w:rPr>
          <w:rFonts w:ascii="Times New Roman" w:eastAsia="Times New Roman" w:hAnsi="Times New Roman" w:cs="Times New Roman"/>
          <w:kern w:val="0"/>
          <w:sz w:val="24"/>
          <w:szCs w:val="24"/>
          <w14:ligatures w14:val="none"/>
        </w:rPr>
        <w:t xml:space="preserve">648 quarters with an intramammary infection due to </w:t>
      </w:r>
      <w:r w:rsidR="00FD09C4" w:rsidRPr="00BE39AB">
        <w:rPr>
          <w:rFonts w:ascii="Times New Roman" w:eastAsia="Times New Roman" w:hAnsi="Times New Roman" w:cs="Times New Roman"/>
          <w:kern w:val="0"/>
          <w:sz w:val="24"/>
          <w:szCs w:val="24"/>
          <w14:ligatures w14:val="none"/>
        </w:rPr>
        <w:t>10</w:t>
      </w:r>
      <w:r w:rsidR="00162AAB" w:rsidRPr="00BE39AB">
        <w:rPr>
          <w:rFonts w:ascii="Times New Roman" w:eastAsia="Times New Roman" w:hAnsi="Times New Roman" w:cs="Times New Roman"/>
          <w:kern w:val="0"/>
          <w:sz w:val="24"/>
          <w:szCs w:val="24"/>
          <w14:ligatures w14:val="none"/>
        </w:rPr>
        <w:t xml:space="preserve"> different</w:t>
      </w:r>
      <w:r w:rsidR="005579C0" w:rsidRPr="00BE39AB">
        <w:rPr>
          <w:rFonts w:ascii="Times New Roman" w:eastAsia="Times New Roman" w:hAnsi="Times New Roman" w:cs="Times New Roman"/>
          <w:kern w:val="0"/>
          <w:sz w:val="24"/>
          <w:szCs w:val="24"/>
          <w14:ligatures w14:val="none"/>
        </w:rPr>
        <w:t xml:space="preserve"> </w:t>
      </w:r>
      <w:r w:rsidR="005579C0" w:rsidRPr="00BE39AB">
        <w:rPr>
          <w:rFonts w:ascii="Times New Roman" w:eastAsia="Times New Roman" w:hAnsi="Times New Roman" w:cs="Times New Roman"/>
          <w:i/>
          <w:iCs/>
          <w:kern w:val="0"/>
          <w:sz w:val="24"/>
          <w:szCs w:val="24"/>
          <w14:ligatures w14:val="none"/>
        </w:rPr>
        <w:t xml:space="preserve">Staph. </w:t>
      </w:r>
      <w:r w:rsidR="005579C0" w:rsidRPr="00BE39AB">
        <w:rPr>
          <w:rFonts w:ascii="Times New Roman" w:eastAsia="Times New Roman" w:hAnsi="Times New Roman" w:cs="Times New Roman"/>
          <w:kern w:val="0"/>
          <w:sz w:val="24"/>
          <w:szCs w:val="24"/>
          <w14:ligatures w14:val="none"/>
        </w:rPr>
        <w:t>sp.</w:t>
      </w:r>
      <w:r w:rsidR="00EA17BD" w:rsidRPr="00BE39AB">
        <w:rPr>
          <w:rFonts w:ascii="Times New Roman" w:eastAsia="Times New Roman" w:hAnsi="Times New Roman" w:cs="Times New Roman"/>
          <w:kern w:val="0"/>
          <w:sz w:val="24"/>
          <w:szCs w:val="24"/>
          <w14:ligatures w14:val="none"/>
        </w:rPr>
        <w:t xml:space="preserve"> </w:t>
      </w:r>
      <w:r w:rsidR="001F4BEB" w:rsidRPr="00BE39AB">
        <w:rPr>
          <w:rFonts w:ascii="Times New Roman" w:eastAsia="Times New Roman" w:hAnsi="Times New Roman" w:cs="Times New Roman"/>
          <w:kern w:val="0"/>
          <w:sz w:val="24"/>
          <w:szCs w:val="24"/>
          <w14:ligatures w14:val="none"/>
        </w:rPr>
        <w:t xml:space="preserve">(each </w:t>
      </w:r>
      <w:r w:rsidR="00EA17BD" w:rsidRPr="00BE39AB">
        <w:rPr>
          <w:rFonts w:ascii="Times New Roman" w:eastAsia="Times New Roman" w:hAnsi="Times New Roman" w:cs="Times New Roman"/>
          <w:kern w:val="0"/>
          <w:sz w:val="24"/>
          <w:szCs w:val="24"/>
          <w14:ligatures w14:val="none"/>
        </w:rPr>
        <w:t>with at least 5 associated observations</w:t>
      </w:r>
      <w:r w:rsidR="001F4BEB" w:rsidRPr="00BE39AB">
        <w:rPr>
          <w:rFonts w:ascii="Times New Roman" w:eastAsia="Times New Roman" w:hAnsi="Times New Roman" w:cs="Times New Roman"/>
          <w:kern w:val="0"/>
          <w:sz w:val="24"/>
          <w:szCs w:val="24"/>
          <w14:ligatures w14:val="none"/>
        </w:rPr>
        <w:t>)</w:t>
      </w:r>
      <w:r w:rsidR="008E6AFE" w:rsidRPr="00BE39AB">
        <w:rPr>
          <w:rFonts w:ascii="Times New Roman" w:eastAsia="Times New Roman" w:hAnsi="Times New Roman" w:cs="Times New Roman"/>
          <w:kern w:val="0"/>
          <w:sz w:val="24"/>
          <w:szCs w:val="24"/>
          <w14:ligatures w14:val="none"/>
        </w:rPr>
        <w:t xml:space="preserve">, and </w:t>
      </w:r>
      <w:r w:rsidR="00830EF6" w:rsidRPr="00BE39AB">
        <w:rPr>
          <w:rFonts w:ascii="Times New Roman" w:eastAsia="Times New Roman" w:hAnsi="Times New Roman" w:cs="Times New Roman"/>
          <w:kern w:val="0"/>
          <w:sz w:val="24"/>
          <w:szCs w:val="24"/>
          <w14:ligatures w14:val="none"/>
        </w:rPr>
        <w:t>1,972 culture negative</w:t>
      </w:r>
      <w:r w:rsidR="008E6AFE" w:rsidRPr="00BE39AB">
        <w:rPr>
          <w:rFonts w:ascii="Times New Roman" w:eastAsia="Times New Roman" w:hAnsi="Times New Roman" w:cs="Times New Roman"/>
          <w:kern w:val="0"/>
          <w:sz w:val="24"/>
          <w:szCs w:val="24"/>
          <w14:ligatures w14:val="none"/>
        </w:rPr>
        <w:t xml:space="preserve"> quarters.</w:t>
      </w:r>
      <w:r w:rsidR="00CF48DC" w:rsidRPr="00BE39AB">
        <w:rPr>
          <w:rFonts w:ascii="Times New Roman" w:eastAsia="Times New Roman" w:hAnsi="Times New Roman" w:cs="Times New Roman"/>
          <w:kern w:val="0"/>
          <w:sz w:val="24"/>
          <w:szCs w:val="24"/>
          <w14:ligatures w14:val="none"/>
        </w:rPr>
        <w:t xml:space="preserve"> </w:t>
      </w:r>
      <w:r w:rsidR="00F45EA2" w:rsidRPr="00BE39AB">
        <w:rPr>
          <w:rFonts w:ascii="Times New Roman" w:eastAsia="Times New Roman" w:hAnsi="Times New Roman" w:cs="Times New Roman"/>
          <w:kern w:val="0"/>
          <w:sz w:val="24"/>
          <w:szCs w:val="24"/>
          <w14:ligatures w14:val="none"/>
        </w:rPr>
        <w:t>Observations</w:t>
      </w:r>
      <w:r w:rsidR="0084375E" w:rsidRPr="00BE39AB">
        <w:rPr>
          <w:rFonts w:ascii="Times New Roman" w:eastAsia="Times New Roman" w:hAnsi="Times New Roman" w:cs="Times New Roman"/>
          <w:kern w:val="0"/>
          <w:sz w:val="24"/>
          <w:szCs w:val="24"/>
          <w14:ligatures w14:val="none"/>
        </w:rPr>
        <w:t xml:space="preserve"> included in the final data set</w:t>
      </w:r>
      <w:r w:rsidR="00F45EA2" w:rsidRPr="00BE39AB">
        <w:rPr>
          <w:rFonts w:ascii="Times New Roman" w:eastAsia="Times New Roman" w:hAnsi="Times New Roman" w:cs="Times New Roman"/>
          <w:kern w:val="0"/>
          <w:sz w:val="24"/>
          <w:szCs w:val="24"/>
          <w14:ligatures w14:val="none"/>
        </w:rPr>
        <w:t xml:space="preserve"> came from</w:t>
      </w:r>
      <w:r w:rsidR="00CF48DC" w:rsidRPr="00BE39AB">
        <w:rPr>
          <w:rFonts w:ascii="Times New Roman" w:eastAsia="Times New Roman" w:hAnsi="Times New Roman" w:cs="Times New Roman"/>
          <w:kern w:val="0"/>
          <w:sz w:val="24"/>
          <w:szCs w:val="24"/>
          <w14:ligatures w14:val="none"/>
        </w:rPr>
        <w:t xml:space="preserve"> 1,272 quarters of 360 cows across </w:t>
      </w:r>
      <w:r w:rsidR="00F57182" w:rsidRPr="00BE39AB">
        <w:rPr>
          <w:rFonts w:ascii="Times New Roman" w:eastAsia="Times New Roman" w:hAnsi="Times New Roman" w:cs="Times New Roman"/>
          <w:kern w:val="0"/>
          <w:sz w:val="24"/>
          <w:szCs w:val="24"/>
          <w14:ligatures w14:val="none"/>
        </w:rPr>
        <w:t>all</w:t>
      </w:r>
      <w:r w:rsidR="00CF48DC" w:rsidRPr="00BE39AB">
        <w:rPr>
          <w:rFonts w:ascii="Times New Roman" w:eastAsia="Times New Roman" w:hAnsi="Times New Roman" w:cs="Times New Roman"/>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w:t>
      </w:r>
      <w:r w:rsidR="00CF48DC" w:rsidRPr="00BE39AB">
        <w:rPr>
          <w:rFonts w:ascii="Times New Roman" w:eastAsia="Times New Roman" w:hAnsi="Times New Roman" w:cs="Times New Roman"/>
          <w:kern w:val="0"/>
          <w:sz w:val="24"/>
          <w:szCs w:val="24"/>
          <w14:ligatures w14:val="none"/>
        </w:rPr>
        <w:lastRenderedPageBreak/>
        <w:t xml:space="preserve">included was 2.1 (2; 1-4). </w:t>
      </w:r>
      <w:r w:rsidR="00EC1DE8" w:rsidRPr="00BE39AB">
        <w:rPr>
          <w:rFonts w:ascii="Times New Roman" w:eastAsia="Times New Roman" w:hAnsi="Times New Roman" w:cs="Times New Roman"/>
          <w:kern w:val="0"/>
          <w:sz w:val="24"/>
          <w:szCs w:val="24"/>
          <w14:ligatures w14:val="none"/>
        </w:rPr>
        <w:t>Twenty-</w:t>
      </w:r>
      <w:r w:rsidR="00AF06E6" w:rsidRPr="00BE39AB">
        <w:rPr>
          <w:rFonts w:ascii="Times New Roman" w:eastAsia="Times New Roman" w:hAnsi="Times New Roman" w:cs="Times New Roman"/>
          <w:kern w:val="0"/>
          <w:sz w:val="24"/>
          <w:szCs w:val="24"/>
          <w14:ligatures w14:val="none"/>
        </w:rPr>
        <w:t xml:space="preserve">seven percent of </w:t>
      </w:r>
      <w:r w:rsidR="00F662BC" w:rsidRPr="00BE39AB">
        <w:rPr>
          <w:rFonts w:ascii="Times New Roman" w:eastAsia="Times New Roman" w:hAnsi="Times New Roman" w:cs="Times New Roman"/>
          <w:kern w:val="0"/>
          <w:sz w:val="24"/>
          <w:szCs w:val="24"/>
          <w14:ligatures w14:val="none"/>
        </w:rPr>
        <w:t>observations</w:t>
      </w:r>
      <w:r w:rsidR="00AA72F4" w:rsidRPr="00BE39AB">
        <w:rPr>
          <w:rFonts w:ascii="Times New Roman" w:eastAsia="Times New Roman" w:hAnsi="Times New Roman" w:cs="Times New Roman"/>
          <w:kern w:val="0"/>
          <w:sz w:val="24"/>
          <w:szCs w:val="24"/>
          <w14:ligatures w14:val="none"/>
        </w:rPr>
        <w:t xml:space="preserve"> were</w:t>
      </w:r>
      <w:r w:rsidR="00363384" w:rsidRPr="00BE39AB">
        <w:rPr>
          <w:rFonts w:ascii="Times New Roman" w:eastAsia="Times New Roman" w:hAnsi="Times New Roman" w:cs="Times New Roman"/>
          <w:kern w:val="0"/>
          <w:sz w:val="24"/>
          <w:szCs w:val="24"/>
          <w14:ligatures w14:val="none"/>
        </w:rPr>
        <w:t xml:space="preserve"> the sole observation contributed</w:t>
      </w:r>
      <w:r w:rsidR="00D04713" w:rsidRPr="00BE39AB">
        <w:rPr>
          <w:rFonts w:ascii="Times New Roman" w:eastAsia="Times New Roman" w:hAnsi="Times New Roman" w:cs="Times New Roman"/>
          <w:kern w:val="0"/>
          <w:sz w:val="24"/>
          <w:szCs w:val="24"/>
          <w14:ligatures w14:val="none"/>
        </w:rPr>
        <w:t xml:space="preserve"> to the data set</w:t>
      </w:r>
      <w:r w:rsidR="00363384" w:rsidRPr="00BE39AB">
        <w:rPr>
          <w:rFonts w:ascii="Times New Roman" w:eastAsia="Times New Roman" w:hAnsi="Times New Roman" w:cs="Times New Roman"/>
          <w:kern w:val="0"/>
          <w:sz w:val="24"/>
          <w:szCs w:val="24"/>
          <w14:ligatures w14:val="none"/>
        </w:rPr>
        <w:t xml:space="preserve"> by a given quarter</w:t>
      </w:r>
      <w:r w:rsidR="00AF06E6" w:rsidRPr="00BE39AB">
        <w:rPr>
          <w:rFonts w:ascii="Times New Roman" w:eastAsia="Times New Roman" w:hAnsi="Times New Roman" w:cs="Times New Roman"/>
          <w:kern w:val="0"/>
          <w:sz w:val="24"/>
          <w:szCs w:val="24"/>
          <w14:ligatures w14:val="none"/>
        </w:rPr>
        <w:t xml:space="preserve">, 41% </w:t>
      </w:r>
      <w:r w:rsidR="00B30F8A" w:rsidRPr="00BE39AB">
        <w:rPr>
          <w:rFonts w:ascii="Times New Roman" w:eastAsia="Times New Roman" w:hAnsi="Times New Roman" w:cs="Times New Roman"/>
          <w:kern w:val="0"/>
          <w:sz w:val="24"/>
          <w:szCs w:val="24"/>
          <w14:ligatures w14:val="none"/>
        </w:rPr>
        <w:t xml:space="preserve">came from quarters contributing </w:t>
      </w:r>
      <w:r w:rsidR="00C66331" w:rsidRPr="00BE39AB">
        <w:rPr>
          <w:rFonts w:ascii="Times New Roman" w:eastAsia="Times New Roman" w:hAnsi="Times New Roman" w:cs="Times New Roman"/>
          <w:kern w:val="0"/>
          <w:sz w:val="24"/>
          <w:szCs w:val="24"/>
          <w14:ligatures w14:val="none"/>
        </w:rPr>
        <w:t>2</w:t>
      </w:r>
      <w:r w:rsidR="00B30F8A" w:rsidRPr="00BE39AB">
        <w:rPr>
          <w:rFonts w:ascii="Times New Roman" w:eastAsia="Times New Roman" w:hAnsi="Times New Roman" w:cs="Times New Roman"/>
          <w:kern w:val="0"/>
          <w:sz w:val="24"/>
          <w:szCs w:val="24"/>
          <w14:ligatures w14:val="none"/>
        </w:rPr>
        <w:t xml:space="preserve"> time points</w:t>
      </w:r>
      <w:r w:rsidR="00AF06E6" w:rsidRPr="00BE39AB">
        <w:rPr>
          <w:rFonts w:ascii="Times New Roman" w:eastAsia="Times New Roman" w:hAnsi="Times New Roman" w:cs="Times New Roman"/>
          <w:kern w:val="0"/>
          <w:sz w:val="24"/>
          <w:szCs w:val="24"/>
          <w14:ligatures w14:val="none"/>
        </w:rPr>
        <w:t xml:space="preserve">, </w:t>
      </w:r>
      <w:r w:rsidR="00635A79" w:rsidRPr="00BE39AB">
        <w:rPr>
          <w:rFonts w:ascii="Times New Roman" w:eastAsia="Times New Roman" w:hAnsi="Times New Roman" w:cs="Times New Roman"/>
          <w:kern w:val="0"/>
          <w:sz w:val="24"/>
          <w:szCs w:val="24"/>
          <w14:ligatures w14:val="none"/>
        </w:rPr>
        <w:t>and 31% and 1%</w:t>
      </w:r>
      <w:r w:rsidR="006A7AC3" w:rsidRPr="00BE39AB">
        <w:rPr>
          <w:rFonts w:ascii="Times New Roman" w:eastAsia="Times New Roman" w:hAnsi="Times New Roman" w:cs="Times New Roman"/>
          <w:kern w:val="0"/>
          <w:sz w:val="24"/>
          <w:szCs w:val="24"/>
          <w14:ligatures w14:val="none"/>
        </w:rPr>
        <w:t xml:space="preserve"> </w:t>
      </w:r>
      <w:r w:rsidR="00951C03" w:rsidRPr="00BE39AB">
        <w:rPr>
          <w:rFonts w:ascii="Times New Roman" w:eastAsia="Times New Roman" w:hAnsi="Times New Roman" w:cs="Times New Roman"/>
          <w:kern w:val="0"/>
          <w:sz w:val="24"/>
          <w:szCs w:val="24"/>
          <w14:ligatures w14:val="none"/>
        </w:rPr>
        <w:t>came from quarters contributing</w:t>
      </w:r>
      <w:r w:rsidR="00635A79" w:rsidRPr="00BE39AB">
        <w:rPr>
          <w:rFonts w:ascii="Times New Roman" w:eastAsia="Times New Roman" w:hAnsi="Times New Roman" w:cs="Times New Roman"/>
          <w:kern w:val="0"/>
          <w:sz w:val="24"/>
          <w:szCs w:val="24"/>
          <w14:ligatures w14:val="none"/>
        </w:rPr>
        <w:t xml:space="preserve"> 3 and 4 observations, respectively. </w:t>
      </w:r>
      <w:r w:rsidR="00CF48DC" w:rsidRPr="00BE39AB">
        <w:rPr>
          <w:rFonts w:ascii="Times New Roman" w:eastAsia="Times New Roman" w:hAnsi="Times New Roman" w:cs="Times New Roman"/>
          <w:kern w:val="0"/>
          <w:sz w:val="24"/>
          <w:szCs w:val="24"/>
          <w14:ligatures w14:val="none"/>
        </w:rPr>
        <w:t xml:space="preserve">The average time elapsed between sequential observations of a quarter was 37.1 days (median: 34.5; SD: 11.6), with an overall range of 27-96 days. </w:t>
      </w:r>
    </w:p>
    <w:p w14:paraId="04467E37" w14:textId="61F0B0AC" w:rsidR="00465EC3" w:rsidRPr="00142B4C" w:rsidRDefault="00FF03D9"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 xml:space="preserve">in the </w:t>
      </w:r>
      <w:del w:id="153" w:author="Caitlin Jeffrey" w:date="2024-05-21T09:30:00Z" w16du:dateUtc="2024-05-21T13:30:00Z">
        <w:r w:rsidR="00F352E9" w:rsidRPr="00D03DE9" w:rsidDel="00E47F73">
          <w:rPr>
            <w:rFonts w:ascii="Times New Roman" w:eastAsia="Times New Roman" w:hAnsi="Times New Roman" w:cs="Times New Roman"/>
            <w:kern w:val="0"/>
            <w:sz w:val="24"/>
            <w:szCs w:val="24"/>
            <w14:ligatures w14:val="none"/>
          </w:rPr>
          <w:delText>somatic cell score</w:delText>
        </w:r>
      </w:del>
      <w:ins w:id="154" w:author="Caitlin Jeffrey" w:date="2024-05-21T09:30:00Z" w16du:dateUtc="2024-05-21T13:30:00Z">
        <w:r w:rsidR="00E47F73">
          <w:rPr>
            <w:rFonts w:ascii="Times New Roman" w:eastAsia="Times New Roman" w:hAnsi="Times New Roman" w:cs="Times New Roman"/>
            <w:kern w:val="0"/>
            <w:sz w:val="24"/>
            <w:szCs w:val="24"/>
            <w14:ligatures w14:val="none"/>
          </w:rPr>
          <w:t>SCS</w:t>
        </w:r>
      </w:ins>
      <w:r w:rsidR="00F352E9" w:rsidRPr="00D03DE9">
        <w:rPr>
          <w:rFonts w:ascii="Times New Roman" w:eastAsia="Times New Roman" w:hAnsi="Times New Roman" w:cs="Times New Roman"/>
          <w:kern w:val="0"/>
          <w:sz w:val="24"/>
          <w:szCs w:val="24"/>
          <w14:ligatures w14:val="none"/>
        </w:rPr>
        <w:t xml:space="preserv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w:t>
      </w:r>
      <w:r w:rsidR="00F6011B">
        <w:rPr>
          <w:rFonts w:ascii="Times New Roman" w:eastAsia="Times New Roman" w:hAnsi="Times New Roman" w:cs="Times New Roman"/>
          <w:kern w:val="0"/>
          <w:sz w:val="24"/>
          <w:szCs w:val="24"/>
          <w14:ligatures w14:val="none"/>
        </w:rPr>
        <w:t xml:space="preserve"> quarter SCS</w:t>
      </w:r>
      <w:r w:rsidR="00BB33F0" w:rsidRPr="00D03DE9">
        <w:rPr>
          <w:rFonts w:ascii="Times New Roman" w:eastAsia="Times New Roman" w:hAnsi="Times New Roman" w:cs="Times New Roman"/>
          <w:kern w:val="0"/>
          <w:sz w:val="24"/>
          <w:szCs w:val="24"/>
          <w14:ligatures w14:val="none"/>
        </w:rPr>
        <w:t xml:space="preserve"> data</w:t>
      </w:r>
      <w:r w:rsidR="004D44B6" w:rsidRPr="00D03DE9">
        <w:rPr>
          <w:rFonts w:ascii="Times New Roman" w:eastAsia="Times New Roman" w:hAnsi="Times New Roman" w:cs="Times New Roman"/>
          <w:kern w:val="0"/>
          <w:sz w:val="24"/>
          <w:szCs w:val="24"/>
          <w14:ligatures w14:val="none"/>
        </w:rPr>
        <w:t xml:space="preserve"> presented</w:t>
      </w:r>
      <w:r w:rsidR="00F6011B">
        <w:rPr>
          <w:rFonts w:ascii="Times New Roman" w:eastAsia="Times New Roman" w:hAnsi="Times New Roman" w:cs="Times New Roman"/>
          <w:kern w:val="0"/>
          <w:sz w:val="24"/>
          <w:szCs w:val="24"/>
          <w14:ligatures w14:val="none"/>
        </w:rPr>
        <w:t xml:space="preserve"> in</w:t>
      </w:r>
      <w:r w:rsidR="004D44B6"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Figure 2).</w:t>
      </w:r>
      <w:r w:rsidR="005C7118">
        <w:rPr>
          <w:rFonts w:ascii="Times New Roman" w:eastAsia="Times New Roman" w:hAnsi="Times New Roman" w:cs="Times New Roman"/>
          <w:kern w:val="0"/>
          <w:sz w:val="24"/>
          <w:szCs w:val="24"/>
          <w14:ligatures w14:val="none"/>
        </w:rPr>
        <w:t xml:space="preserve"> </w:t>
      </w:r>
      <w:r w:rsidR="005C7118" w:rsidRPr="00680128">
        <w:rPr>
          <w:rFonts w:ascii="Times New Roman" w:eastAsia="Times New Roman" w:hAnsi="Times New Roman" w:cs="Times New Roman"/>
          <w:kern w:val="0"/>
          <w:sz w:val="24"/>
          <w:szCs w:val="24"/>
          <w14:ligatures w14:val="none"/>
        </w:rPr>
        <w:t xml:space="preserve">The </w:t>
      </w:r>
      <w:r w:rsidR="00483EB1" w:rsidRPr="00680128">
        <w:rPr>
          <w:rFonts w:ascii="Times New Roman" w:eastAsia="Times New Roman" w:hAnsi="Times New Roman" w:cs="Times New Roman"/>
          <w:kern w:val="0"/>
          <w:sz w:val="24"/>
          <w:szCs w:val="24"/>
          <w14:ligatures w14:val="none"/>
        </w:rPr>
        <w:t xml:space="preserve">observed </w:t>
      </w:r>
      <w:r w:rsidR="005C7118" w:rsidRPr="00680128">
        <w:rPr>
          <w:rFonts w:ascii="Times New Roman" w:eastAsia="Times New Roman" w:hAnsi="Times New Roman" w:cs="Times New Roman"/>
          <w:kern w:val="0"/>
          <w:sz w:val="24"/>
          <w:szCs w:val="24"/>
          <w14:ligatures w14:val="none"/>
        </w:rPr>
        <w:t xml:space="preserve">SCS for </w:t>
      </w:r>
      <w:r w:rsidR="005C7118" w:rsidRPr="00680128">
        <w:rPr>
          <w:rFonts w:ascii="Times New Roman" w:eastAsia="Times New Roman" w:hAnsi="Times New Roman" w:cs="Times New Roman"/>
          <w:i/>
          <w:iCs/>
          <w:kern w:val="0"/>
          <w:sz w:val="24"/>
          <w:szCs w:val="24"/>
          <w14:ligatures w14:val="none"/>
        </w:rPr>
        <w:t xml:space="preserve">S. chromogenes </w:t>
      </w:r>
      <w:r w:rsidR="00064D6F" w:rsidRPr="00680128">
        <w:rPr>
          <w:rFonts w:ascii="Times New Roman" w:eastAsia="Times New Roman" w:hAnsi="Times New Roman" w:cs="Times New Roman"/>
          <w:kern w:val="0"/>
          <w:sz w:val="24"/>
          <w:szCs w:val="24"/>
          <w14:ligatures w14:val="none"/>
        </w:rPr>
        <w:t xml:space="preserve">IMI </w:t>
      </w:r>
      <w:r w:rsidR="005C7118" w:rsidRPr="00680128">
        <w:rPr>
          <w:rFonts w:ascii="Times New Roman" w:eastAsia="Times New Roman" w:hAnsi="Times New Roman" w:cs="Times New Roman"/>
          <w:kern w:val="0"/>
          <w:sz w:val="24"/>
          <w:szCs w:val="24"/>
          <w14:ligatures w14:val="none"/>
        </w:rPr>
        <w:t>ranged from -2.64 to 8.93 (median: 3.26</w:t>
      </w:r>
      <w:ins w:id="155" w:author="Caitlin Jeffrey" w:date="2024-05-21T09:25:00Z" w16du:dateUtc="2024-05-21T13:25:00Z">
        <w:r w:rsidR="00680128">
          <w:rPr>
            <w:rFonts w:ascii="Times New Roman" w:eastAsia="Times New Roman" w:hAnsi="Times New Roman" w:cs="Times New Roman"/>
            <w:kern w:val="0"/>
            <w:sz w:val="24"/>
            <w:szCs w:val="24"/>
            <w14:ligatures w14:val="none"/>
          </w:rPr>
          <w:t>;</w:t>
        </w:r>
      </w:ins>
      <w:del w:id="156" w:author="Caitlin Jeffrey" w:date="2024-05-21T09:25:00Z" w16du:dateUtc="2024-05-21T13:25:00Z">
        <w:r w:rsidR="00C972AE" w:rsidRPr="00680128" w:rsidDel="00680128">
          <w:rPr>
            <w:rFonts w:ascii="Times New Roman" w:eastAsia="Times New Roman" w:hAnsi="Times New Roman" w:cs="Times New Roman"/>
            <w:kern w:val="0"/>
            <w:sz w:val="24"/>
            <w:szCs w:val="24"/>
            <w14:ligatures w14:val="none"/>
          </w:rPr>
          <w:delText xml:space="preserve">, and </w:delText>
        </w:r>
      </w:del>
      <w:ins w:id="157" w:author="Caitlin Jeffrey" w:date="2024-05-22T07:23:00Z" w16du:dateUtc="2024-05-22T11:23:00Z">
        <w:r w:rsidR="00A761F3">
          <w:rPr>
            <w:rFonts w:ascii="Times New Roman" w:eastAsia="Times New Roman" w:hAnsi="Times New Roman" w:cs="Times New Roman"/>
            <w:kern w:val="0"/>
            <w:sz w:val="24"/>
            <w:szCs w:val="24"/>
            <w14:ligatures w14:val="none"/>
          </w:rPr>
          <w:t xml:space="preserve"> </w:t>
        </w:r>
      </w:ins>
      <w:r w:rsidR="00C972AE" w:rsidRPr="00680128">
        <w:rPr>
          <w:rFonts w:ascii="Times New Roman" w:eastAsia="Times New Roman" w:hAnsi="Times New Roman" w:cs="Times New Roman"/>
          <w:kern w:val="0"/>
          <w:sz w:val="24"/>
          <w:szCs w:val="24"/>
          <w14:ligatures w14:val="none"/>
        </w:rPr>
        <w:t>equivalent to 2,000 to 6.1 million cells</w:t>
      </w:r>
      <w:ins w:id="158" w:author="Caitlin Jeffrey" w:date="2024-05-21T09:25:00Z" w16du:dateUtc="2024-05-21T13:25:00Z">
        <w:r w:rsidR="009B00A2">
          <w:rPr>
            <w:rFonts w:ascii="Times New Roman" w:eastAsia="Times New Roman" w:hAnsi="Times New Roman" w:cs="Times New Roman"/>
            <w:kern w:val="0"/>
            <w:sz w:val="24"/>
            <w:szCs w:val="24"/>
            <w14:ligatures w14:val="none"/>
          </w:rPr>
          <w:t>/</w:t>
        </w:r>
      </w:ins>
      <w:ins w:id="159" w:author="John Barlow" w:date="2024-05-06T14:37:00Z">
        <w:del w:id="160" w:author="Caitlin Jeffrey" w:date="2024-05-21T09:25:00Z" w16du:dateUtc="2024-05-21T13:25:00Z">
          <w:r w:rsidR="00C972AE" w:rsidRPr="00680128" w:rsidDel="009B00A2">
            <w:rPr>
              <w:rFonts w:ascii="Times New Roman" w:eastAsia="Times New Roman" w:hAnsi="Times New Roman" w:cs="Times New Roman"/>
              <w:kern w:val="0"/>
              <w:sz w:val="24"/>
              <w:szCs w:val="24"/>
              <w14:ligatures w14:val="none"/>
            </w:rPr>
            <w:delText xml:space="preserve"> per </w:delText>
          </w:r>
        </w:del>
      </w:ins>
      <w:ins w:id="161" w:author="John Barlow" w:date="2024-05-06T14:38:00Z">
        <w:r w:rsidR="00C972AE" w:rsidRPr="00680128">
          <w:rPr>
            <w:rFonts w:ascii="Times New Roman" w:eastAsia="Times New Roman" w:hAnsi="Times New Roman" w:cs="Times New Roman"/>
            <w:kern w:val="0"/>
            <w:sz w:val="24"/>
            <w:szCs w:val="24"/>
            <w14:ligatures w14:val="none"/>
          </w:rPr>
          <w:t>m</w:t>
        </w:r>
      </w:ins>
      <w:ins w:id="162" w:author="Caitlin Jeffrey" w:date="2024-05-21T11:11:00Z" w16du:dateUtc="2024-05-21T15:11:00Z">
        <w:r w:rsidR="001C20E4">
          <w:rPr>
            <w:rFonts w:ascii="Times New Roman" w:eastAsia="Times New Roman" w:hAnsi="Times New Roman" w:cs="Times New Roman"/>
            <w:kern w:val="0"/>
            <w:sz w:val="24"/>
            <w:szCs w:val="24"/>
            <w14:ligatures w14:val="none"/>
          </w:rPr>
          <w:t>L</w:t>
        </w:r>
      </w:ins>
      <w:ins w:id="163" w:author="John Barlow" w:date="2024-05-06T14:38:00Z">
        <w:del w:id="164" w:author="Caitlin Jeffrey" w:date="2024-05-21T11:11:00Z" w16du:dateUtc="2024-05-21T15:11:00Z">
          <w:r w:rsidR="00C972AE" w:rsidRPr="00680128" w:rsidDel="001C20E4">
            <w:rPr>
              <w:rFonts w:ascii="Times New Roman" w:eastAsia="Times New Roman" w:hAnsi="Times New Roman" w:cs="Times New Roman"/>
              <w:kern w:val="0"/>
              <w:sz w:val="24"/>
              <w:szCs w:val="24"/>
              <w14:ligatures w14:val="none"/>
            </w:rPr>
            <w:delText>l</w:delText>
          </w:r>
        </w:del>
      </w:ins>
      <w:r w:rsidR="005C7118" w:rsidRPr="00680128">
        <w:rPr>
          <w:rFonts w:ascii="Times New Roman" w:eastAsia="Times New Roman" w:hAnsi="Times New Roman" w:cs="Times New Roman"/>
          <w:kern w:val="0"/>
          <w:sz w:val="24"/>
          <w:szCs w:val="24"/>
          <w14:ligatures w14:val="none"/>
        </w:rPr>
        <w:t>)</w:t>
      </w:r>
      <w:r w:rsidR="00064D6F" w:rsidRPr="00680128">
        <w:rPr>
          <w:rFonts w:ascii="Times New Roman" w:eastAsia="Times New Roman" w:hAnsi="Times New Roman" w:cs="Times New Roman"/>
          <w:kern w:val="0"/>
          <w:sz w:val="24"/>
          <w:szCs w:val="24"/>
          <w14:ligatures w14:val="none"/>
        </w:rPr>
        <w:t xml:space="preserve">, </w:t>
      </w:r>
      <w:r w:rsidR="0009369F" w:rsidRPr="00680128">
        <w:rPr>
          <w:rFonts w:ascii="Times New Roman" w:eastAsia="Times New Roman" w:hAnsi="Times New Roman" w:cs="Times New Roman"/>
          <w:kern w:val="0"/>
          <w:sz w:val="24"/>
          <w:szCs w:val="24"/>
          <w14:ligatures w14:val="none"/>
        </w:rPr>
        <w:t xml:space="preserve">with </w:t>
      </w:r>
      <w:r w:rsidR="00064D6F" w:rsidRPr="00680128">
        <w:rPr>
          <w:rFonts w:ascii="Times New Roman" w:eastAsia="Times New Roman" w:hAnsi="Times New Roman" w:cs="Times New Roman"/>
          <w:kern w:val="0"/>
          <w:sz w:val="24"/>
          <w:szCs w:val="24"/>
          <w14:ligatures w14:val="none"/>
        </w:rPr>
        <w:t xml:space="preserve">29.7% of observations of </w:t>
      </w:r>
      <w:r w:rsidR="0009369F" w:rsidRPr="00680128">
        <w:rPr>
          <w:rFonts w:ascii="Times New Roman" w:eastAsia="Times New Roman" w:hAnsi="Times New Roman" w:cs="Times New Roman"/>
          <w:kern w:val="0"/>
          <w:sz w:val="24"/>
          <w:szCs w:val="24"/>
          <w14:ligatures w14:val="none"/>
        </w:rPr>
        <w:t>having an</w:t>
      </w:r>
      <w:r w:rsidR="00064D6F" w:rsidRPr="00680128">
        <w:rPr>
          <w:rFonts w:ascii="Times New Roman" w:eastAsia="Times New Roman" w:hAnsi="Times New Roman" w:cs="Times New Roman"/>
          <w:kern w:val="0"/>
          <w:sz w:val="24"/>
          <w:szCs w:val="24"/>
          <w14:ligatures w14:val="none"/>
        </w:rPr>
        <w:t xml:space="preserve"> SCS </w:t>
      </w:r>
      <w:r w:rsidR="0009369F" w:rsidRPr="00680128">
        <w:rPr>
          <w:rFonts w:ascii="Times New Roman" w:eastAsia="Times New Roman" w:hAnsi="Times New Roman" w:cs="Times New Roman"/>
          <w:kern w:val="0"/>
          <w:sz w:val="24"/>
          <w:szCs w:val="24"/>
          <w14:ligatures w14:val="none"/>
        </w:rPr>
        <w:t xml:space="preserve">≤ </w:t>
      </w:r>
      <w:r w:rsidR="00064D6F" w:rsidRPr="00680128">
        <w:rPr>
          <w:rFonts w:ascii="Times New Roman" w:eastAsia="Times New Roman" w:hAnsi="Times New Roman" w:cs="Times New Roman"/>
          <w:kern w:val="0"/>
          <w:sz w:val="24"/>
          <w:szCs w:val="24"/>
          <w14:ligatures w14:val="none"/>
        </w:rPr>
        <w:t>4</w:t>
      </w:r>
      <w:r w:rsidR="0009369F" w:rsidRPr="00680128">
        <w:rPr>
          <w:rFonts w:ascii="Times New Roman" w:eastAsia="Times New Roman" w:hAnsi="Times New Roman" w:cs="Times New Roman"/>
          <w:kern w:val="0"/>
          <w:sz w:val="24"/>
          <w:szCs w:val="24"/>
          <w14:ligatures w14:val="none"/>
        </w:rPr>
        <w:t>.</w:t>
      </w:r>
      <w:r w:rsidR="00483EB1" w:rsidRPr="00680128">
        <w:rPr>
          <w:rFonts w:ascii="Times New Roman" w:eastAsia="Times New Roman" w:hAnsi="Times New Roman" w:cs="Times New Roman"/>
          <w:kern w:val="0"/>
          <w:sz w:val="24"/>
          <w:szCs w:val="24"/>
          <w14:ligatures w14:val="none"/>
        </w:rPr>
        <w:t xml:space="preserve"> The observed SCS for </w:t>
      </w:r>
      <w:r w:rsidR="00483EB1" w:rsidRPr="00680128">
        <w:rPr>
          <w:rFonts w:ascii="Times New Roman" w:eastAsia="Times New Roman" w:hAnsi="Times New Roman" w:cs="Times New Roman"/>
          <w:i/>
          <w:iCs/>
          <w:kern w:val="0"/>
          <w:sz w:val="24"/>
          <w:szCs w:val="24"/>
          <w14:ligatures w14:val="none"/>
        </w:rPr>
        <w:t xml:space="preserve">S. aureus </w:t>
      </w:r>
      <w:r w:rsidR="00483EB1" w:rsidRPr="00680128">
        <w:rPr>
          <w:rFonts w:ascii="Times New Roman" w:eastAsia="Times New Roman" w:hAnsi="Times New Roman" w:cs="Times New Roman"/>
          <w:kern w:val="0"/>
          <w:sz w:val="24"/>
          <w:szCs w:val="24"/>
          <w14:ligatures w14:val="none"/>
        </w:rPr>
        <w:t>IMI ranged from -0.64 to 10.49 (median: 5.93</w:t>
      </w:r>
      <w:ins w:id="165" w:author="Caitlin Jeffrey" w:date="2024-05-21T09:25:00Z" w16du:dateUtc="2024-05-21T13:25:00Z">
        <w:r w:rsidR="009B00A2">
          <w:rPr>
            <w:rFonts w:ascii="Times New Roman" w:eastAsia="Times New Roman" w:hAnsi="Times New Roman" w:cs="Times New Roman"/>
            <w:kern w:val="0"/>
            <w:sz w:val="24"/>
            <w:szCs w:val="24"/>
            <w14:ligatures w14:val="none"/>
          </w:rPr>
          <w:t>;</w:t>
        </w:r>
      </w:ins>
      <w:del w:id="166" w:author="Caitlin Jeffrey" w:date="2024-05-21T09:25:00Z" w16du:dateUtc="2024-05-21T13:25:00Z">
        <w:r w:rsidR="00C972AE" w:rsidRPr="00680128" w:rsidDel="009B00A2">
          <w:rPr>
            <w:rFonts w:ascii="Times New Roman" w:eastAsia="Times New Roman" w:hAnsi="Times New Roman" w:cs="Times New Roman"/>
            <w:kern w:val="0"/>
            <w:sz w:val="24"/>
            <w:szCs w:val="24"/>
            <w14:ligatures w14:val="none"/>
          </w:rPr>
          <w:delText xml:space="preserve">, and </w:delText>
        </w:r>
      </w:del>
      <w:ins w:id="167" w:author="Caitlin Jeffrey" w:date="2024-05-22T07:23:00Z" w16du:dateUtc="2024-05-22T11:23:00Z">
        <w:r w:rsidR="00A761F3">
          <w:rPr>
            <w:rFonts w:ascii="Times New Roman" w:eastAsia="Times New Roman" w:hAnsi="Times New Roman" w:cs="Times New Roman"/>
            <w:kern w:val="0"/>
            <w:sz w:val="24"/>
            <w:szCs w:val="24"/>
            <w14:ligatures w14:val="none"/>
          </w:rPr>
          <w:t xml:space="preserve"> </w:t>
        </w:r>
      </w:ins>
      <w:r w:rsidR="00C972AE" w:rsidRPr="00680128">
        <w:rPr>
          <w:rFonts w:ascii="Times New Roman" w:eastAsia="Times New Roman" w:hAnsi="Times New Roman" w:cs="Times New Roman"/>
          <w:kern w:val="0"/>
          <w:sz w:val="24"/>
          <w:szCs w:val="24"/>
          <w14:ligatures w14:val="none"/>
        </w:rPr>
        <w:t>equivalent to 8,000 to 18 million cells</w:t>
      </w:r>
      <w:ins w:id="168" w:author="Caitlin Jeffrey" w:date="2024-05-21T09:25:00Z" w16du:dateUtc="2024-05-21T13:25:00Z">
        <w:r w:rsidR="009B00A2">
          <w:rPr>
            <w:rFonts w:ascii="Times New Roman" w:eastAsia="Times New Roman" w:hAnsi="Times New Roman" w:cs="Times New Roman"/>
            <w:kern w:val="0"/>
            <w:sz w:val="24"/>
            <w:szCs w:val="24"/>
            <w14:ligatures w14:val="none"/>
          </w:rPr>
          <w:t>/</w:t>
        </w:r>
      </w:ins>
      <w:ins w:id="169" w:author="John Barlow" w:date="2024-05-06T14:38:00Z">
        <w:del w:id="170" w:author="Caitlin Jeffrey" w:date="2024-05-21T09:25:00Z" w16du:dateUtc="2024-05-21T13:25:00Z">
          <w:r w:rsidR="00C972AE" w:rsidRPr="00680128" w:rsidDel="009B00A2">
            <w:rPr>
              <w:rFonts w:ascii="Times New Roman" w:eastAsia="Times New Roman" w:hAnsi="Times New Roman" w:cs="Times New Roman"/>
              <w:kern w:val="0"/>
              <w:sz w:val="24"/>
              <w:szCs w:val="24"/>
              <w14:ligatures w14:val="none"/>
            </w:rPr>
            <w:delText xml:space="preserve"> per </w:delText>
          </w:r>
        </w:del>
        <w:r w:rsidR="00C972AE" w:rsidRPr="00680128">
          <w:rPr>
            <w:rFonts w:ascii="Times New Roman" w:eastAsia="Times New Roman" w:hAnsi="Times New Roman" w:cs="Times New Roman"/>
            <w:kern w:val="0"/>
            <w:sz w:val="24"/>
            <w:szCs w:val="24"/>
            <w14:ligatures w14:val="none"/>
          </w:rPr>
          <w:t>m</w:t>
        </w:r>
      </w:ins>
      <w:ins w:id="171" w:author="Caitlin Jeffrey" w:date="2024-05-21T11:11:00Z" w16du:dateUtc="2024-05-21T15:11:00Z">
        <w:r w:rsidR="001C20E4">
          <w:rPr>
            <w:rFonts w:ascii="Times New Roman" w:eastAsia="Times New Roman" w:hAnsi="Times New Roman" w:cs="Times New Roman"/>
            <w:kern w:val="0"/>
            <w:sz w:val="24"/>
            <w:szCs w:val="24"/>
            <w14:ligatures w14:val="none"/>
          </w:rPr>
          <w:t>L</w:t>
        </w:r>
      </w:ins>
      <w:ins w:id="172" w:author="John Barlow" w:date="2024-05-06T14:38:00Z">
        <w:del w:id="173" w:author="Caitlin Jeffrey" w:date="2024-05-21T11:11:00Z" w16du:dateUtc="2024-05-21T15:11:00Z">
          <w:r w:rsidR="00C972AE" w:rsidRPr="00680128" w:rsidDel="001C20E4">
            <w:rPr>
              <w:rFonts w:ascii="Times New Roman" w:eastAsia="Times New Roman" w:hAnsi="Times New Roman" w:cs="Times New Roman"/>
              <w:kern w:val="0"/>
              <w:sz w:val="24"/>
              <w:szCs w:val="24"/>
              <w14:ligatures w14:val="none"/>
            </w:rPr>
            <w:delText>l</w:delText>
          </w:r>
        </w:del>
      </w:ins>
      <w:r w:rsidR="00483EB1" w:rsidRPr="00680128">
        <w:rPr>
          <w:rFonts w:ascii="Times New Roman" w:eastAsia="Times New Roman" w:hAnsi="Times New Roman" w:cs="Times New Roman"/>
          <w:kern w:val="0"/>
          <w:sz w:val="24"/>
          <w:szCs w:val="24"/>
          <w14:ligatures w14:val="none"/>
        </w:rPr>
        <w:t>)</w:t>
      </w:r>
      <w:r w:rsidR="00142B4C" w:rsidRPr="00680128">
        <w:rPr>
          <w:rFonts w:ascii="Times New Roman" w:eastAsia="Times New Roman" w:hAnsi="Times New Roman" w:cs="Times New Roman"/>
          <w:kern w:val="0"/>
          <w:sz w:val="24"/>
          <w:szCs w:val="24"/>
          <w14:ligatures w14:val="none"/>
        </w:rPr>
        <w:t xml:space="preserve">, with </w:t>
      </w:r>
      <w:r w:rsidR="00142B4C" w:rsidRPr="00680128">
        <w:rPr>
          <w:rFonts w:ascii="Times New Roman" w:hAnsi="Times New Roman" w:cs="Times New Roman"/>
          <w:sz w:val="24"/>
          <w:szCs w:val="24"/>
        </w:rPr>
        <w:t xml:space="preserve">87.5% </w:t>
      </w:r>
      <w:r w:rsidR="00142B4C" w:rsidRPr="00680128">
        <w:rPr>
          <w:rFonts w:ascii="Times New Roman" w:eastAsia="Times New Roman" w:hAnsi="Times New Roman" w:cs="Times New Roman"/>
          <w:kern w:val="0"/>
          <w:sz w:val="24"/>
          <w:szCs w:val="24"/>
          <w14:ligatures w14:val="none"/>
        </w:rPr>
        <w:t xml:space="preserve">of observations of having an SCS </w:t>
      </w:r>
      <w:r w:rsidR="00C972AE" w:rsidRPr="00680128">
        <w:rPr>
          <w:rFonts w:ascii="Times New Roman" w:eastAsia="Times New Roman" w:hAnsi="Times New Roman" w:cs="Times New Roman"/>
          <w:kern w:val="0"/>
          <w:sz w:val="24"/>
          <w:szCs w:val="24"/>
          <w14:ligatures w14:val="none"/>
        </w:rPr>
        <w:t xml:space="preserve">&gt; </w:t>
      </w:r>
      <w:r w:rsidR="00142B4C" w:rsidRPr="00680128">
        <w:rPr>
          <w:rFonts w:ascii="Times New Roman" w:eastAsia="Times New Roman" w:hAnsi="Times New Roman" w:cs="Times New Roman"/>
          <w:kern w:val="0"/>
          <w:sz w:val="24"/>
          <w:szCs w:val="24"/>
          <w14:ligatures w14:val="none"/>
        </w:rPr>
        <w:t>4.</w:t>
      </w:r>
    </w:p>
    <w:p w14:paraId="3B6DF3EE" w14:textId="24A3642C"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final model comparing </w:t>
      </w:r>
      <w:del w:id="174" w:author="Caitlin Jeffrey" w:date="2024-05-21T09:26:00Z" w16du:dateUtc="2024-05-21T13:26:00Z">
        <w:r w:rsidRPr="00D03DE9" w:rsidDel="005B1C7C">
          <w:rPr>
            <w:rFonts w:ascii="Times New Roman" w:hAnsi="Times New Roman" w:cs="Times New Roman"/>
            <w:sz w:val="24"/>
            <w:szCs w:val="24"/>
          </w:rPr>
          <w:delText>somatic cell scores</w:delText>
        </w:r>
      </w:del>
      <w:ins w:id="175" w:author="Caitlin Jeffrey" w:date="2024-05-21T09:26:00Z" w16du:dateUtc="2024-05-21T13:26:00Z">
        <w:r w:rsidR="005B1C7C">
          <w:rPr>
            <w:rFonts w:ascii="Times New Roman" w:hAnsi="Times New Roman" w:cs="Times New Roman"/>
            <w:sz w:val="24"/>
            <w:szCs w:val="24"/>
          </w:rPr>
          <w:t>SCS</w:t>
        </w:r>
      </w:ins>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del w:id="176" w:author="Caitlin Jeffrey" w:date="2024-05-21T09:32:00Z" w16du:dateUtc="2024-05-21T13:32:00Z">
        <w:r w:rsidRPr="00D03DE9" w:rsidDel="00371630">
          <w:rPr>
            <w:rFonts w:ascii="Times New Roman" w:hAnsi="Times New Roman" w:cs="Times New Roman"/>
            <w:i/>
            <w:iCs/>
            <w:sz w:val="24"/>
            <w:szCs w:val="24"/>
          </w:rPr>
          <w:delText>Staphylococcus</w:delText>
        </w:r>
        <w:r w:rsidRPr="00D03DE9" w:rsidDel="00371630">
          <w:rPr>
            <w:rFonts w:ascii="Times New Roman" w:hAnsi="Times New Roman" w:cs="Times New Roman"/>
            <w:sz w:val="24"/>
            <w:szCs w:val="24"/>
          </w:rPr>
          <w:delText xml:space="preserve"> </w:delText>
        </w:r>
      </w:del>
      <w:ins w:id="177" w:author="Caitlin Jeffrey" w:date="2024-05-21T09:32:00Z" w16du:dateUtc="2024-05-21T13:32:00Z">
        <w:r w:rsidR="00371630" w:rsidRPr="00D03DE9">
          <w:rPr>
            <w:rFonts w:ascii="Times New Roman" w:hAnsi="Times New Roman" w:cs="Times New Roman"/>
            <w:i/>
            <w:iCs/>
            <w:sz w:val="24"/>
            <w:szCs w:val="24"/>
          </w:rPr>
          <w:t>Staph</w:t>
        </w:r>
        <w:r w:rsidR="00371630">
          <w:rPr>
            <w:rFonts w:ascii="Times New Roman" w:hAnsi="Times New Roman" w:cs="Times New Roman"/>
            <w:i/>
            <w:iCs/>
            <w:sz w:val="24"/>
            <w:szCs w:val="24"/>
          </w:rPr>
          <w:t>.</w:t>
        </w:r>
        <w:r w:rsidR="00371630" w:rsidRPr="00D03DE9">
          <w:rPr>
            <w:rFonts w:ascii="Times New Roman" w:hAnsi="Times New Roman" w:cs="Times New Roman"/>
            <w:sz w:val="24"/>
            <w:szCs w:val="24"/>
          </w:rPr>
          <w:t xml:space="preserve"> </w:t>
        </w:r>
      </w:ins>
      <w:r w:rsidRPr="00D03DE9">
        <w:rPr>
          <w:rFonts w:ascii="Times New Roman" w:hAnsi="Times New Roman" w:cs="Times New Roman"/>
          <w:sz w:val="24"/>
          <w:szCs w:val="24"/>
        </w:rPr>
        <w:t>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r w:rsidR="003F6FAB" w:rsidRPr="00D03DE9">
        <w:rPr>
          <w:rFonts w:ascii="Times New Roman" w:hAnsi="Times New Roman" w:cs="Times New Roman"/>
          <w:i/>
          <w:iCs/>
          <w:sz w:val="24"/>
          <w:szCs w:val="24"/>
        </w:rPr>
        <w:t xml:space="preserve">S. agnetis,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r w:rsidR="00F6011B">
        <w:rPr>
          <w:rFonts w:ascii="Times New Roman" w:hAnsi="Times New Roman" w:cs="Times New Roman"/>
          <w:sz w:val="24"/>
          <w:szCs w:val="24"/>
        </w:rPr>
        <w:t xml:space="preserve">compared to </w:t>
      </w:r>
      <w:r w:rsidR="0048795E" w:rsidRPr="00D03DE9">
        <w:rPr>
          <w:rFonts w:ascii="Times New Roman" w:hAnsi="Times New Roman" w:cs="Times New Roman"/>
          <w:sz w:val="24"/>
          <w:szCs w:val="24"/>
        </w:rPr>
        <w:t xml:space="preserve">uninfected quarters </w:t>
      </w:r>
      <w:r w:rsidR="0048795E" w:rsidRPr="000713BC">
        <w:rPr>
          <w:rFonts w:ascii="Times New Roman" w:hAnsi="Times New Roman" w:cs="Times New Roman"/>
          <w:sz w:val="24"/>
          <w:szCs w:val="24"/>
        </w:rPr>
        <w:t xml:space="preserve">(P ≤ 0.05; Table </w:t>
      </w:r>
      <w:r w:rsidR="00553578" w:rsidRPr="000713BC">
        <w:rPr>
          <w:rFonts w:ascii="Times New Roman" w:hAnsi="Times New Roman" w:cs="Times New Roman"/>
          <w:sz w:val="24"/>
          <w:szCs w:val="24"/>
        </w:rPr>
        <w:t>1</w:t>
      </w:r>
      <w:r w:rsidR="0048795E" w:rsidRPr="000713BC">
        <w:rPr>
          <w:rFonts w:ascii="Times New Roman" w:hAnsi="Times New Roman" w:cs="Times New Roman"/>
          <w:sz w:val="24"/>
          <w:szCs w:val="24"/>
        </w:rPr>
        <w:t>).</w:t>
      </w:r>
      <w:r w:rsidR="009F423E" w:rsidRPr="000713BC">
        <w:rPr>
          <w:rFonts w:ascii="Times New Roman" w:hAnsi="Times New Roman" w:cs="Times New Roman"/>
          <w:sz w:val="24"/>
          <w:szCs w:val="24"/>
        </w:rPr>
        <w:t xml:space="preserve"> The interaction between IMI status and DIM was not significant (P = 0.42</w:t>
      </w:r>
      <w:commentRangeStart w:id="178"/>
      <w:commentRangeStart w:id="179"/>
      <w:r w:rsidR="009F423E" w:rsidRPr="000713BC">
        <w:rPr>
          <w:rFonts w:ascii="Times New Roman" w:hAnsi="Times New Roman" w:cs="Times New Roman"/>
          <w:sz w:val="24"/>
          <w:szCs w:val="24"/>
        </w:rPr>
        <w:t>)</w:t>
      </w:r>
      <w:r w:rsidR="004E2C13" w:rsidRPr="000713BC">
        <w:rPr>
          <w:rFonts w:ascii="Times New Roman" w:hAnsi="Times New Roman" w:cs="Times New Roman"/>
          <w:sz w:val="24"/>
          <w:szCs w:val="24"/>
        </w:rPr>
        <w:t>.</w:t>
      </w:r>
      <w:r w:rsidR="00F5393C" w:rsidRPr="000713BC">
        <w:rPr>
          <w:rFonts w:ascii="Times New Roman" w:hAnsi="Times New Roman" w:cs="Times New Roman"/>
          <w:sz w:val="24"/>
          <w:szCs w:val="24"/>
        </w:rPr>
        <w:t xml:space="preserve"> </w:t>
      </w:r>
      <w:del w:id="180" w:author="Caitlin Jeffrey" w:date="2024-05-21T11:11:00Z" w16du:dateUtc="2024-05-21T15:11:00Z">
        <w:r w:rsidR="009F45A4" w:rsidRPr="000713BC" w:rsidDel="000713BC">
          <w:rPr>
            <w:rFonts w:ascii="Times New Roman" w:hAnsi="Times New Roman" w:cs="Times New Roman"/>
            <w:sz w:val="24"/>
            <w:szCs w:val="24"/>
            <w:rPrChange w:id="181" w:author="Caitlin Jeffrey" w:date="2024-05-21T11:11:00Z" w16du:dateUtc="2024-05-21T15:11:00Z">
              <w:rPr>
                <w:rFonts w:ascii="Times New Roman" w:hAnsi="Times New Roman" w:cs="Times New Roman"/>
                <w:color w:val="FF66FF"/>
                <w:sz w:val="24"/>
                <w:szCs w:val="24"/>
              </w:rPr>
            </w:rPrChange>
          </w:rPr>
          <w:delText>[</w:delText>
        </w:r>
      </w:del>
      <w:r w:rsidR="008B322F" w:rsidRPr="000713BC">
        <w:rPr>
          <w:rFonts w:ascii="Times New Roman" w:hAnsi="Times New Roman" w:cs="Times New Roman"/>
          <w:sz w:val="24"/>
          <w:szCs w:val="24"/>
          <w:rPrChange w:id="182" w:author="Caitlin Jeffrey" w:date="2024-05-21T11:11:00Z" w16du:dateUtc="2024-05-21T15:11:00Z">
            <w:rPr>
              <w:rFonts w:ascii="Times New Roman" w:hAnsi="Times New Roman" w:cs="Times New Roman"/>
              <w:color w:val="FF66FF"/>
              <w:sz w:val="24"/>
              <w:szCs w:val="24"/>
            </w:rPr>
          </w:rPrChange>
        </w:rPr>
        <w:t>The effect of p</w:t>
      </w:r>
      <w:r w:rsidR="00A324A5" w:rsidRPr="000713BC">
        <w:rPr>
          <w:rFonts w:ascii="Times New Roman" w:hAnsi="Times New Roman" w:cs="Times New Roman"/>
          <w:sz w:val="24"/>
          <w:szCs w:val="24"/>
          <w:rPrChange w:id="183" w:author="Caitlin Jeffrey" w:date="2024-05-21T11:11:00Z" w16du:dateUtc="2024-05-21T15:11:00Z">
            <w:rPr>
              <w:rFonts w:ascii="Times New Roman" w:hAnsi="Times New Roman" w:cs="Times New Roman"/>
              <w:color w:val="FF66FF"/>
              <w:sz w:val="24"/>
              <w:szCs w:val="24"/>
            </w:rPr>
          </w:rPrChange>
        </w:rPr>
        <w:t xml:space="preserve">arity </w:t>
      </w:r>
      <w:r w:rsidR="008B322F" w:rsidRPr="000713BC">
        <w:rPr>
          <w:rFonts w:ascii="Times New Roman" w:hAnsi="Times New Roman" w:cs="Times New Roman"/>
          <w:sz w:val="24"/>
          <w:szCs w:val="24"/>
          <w:rPrChange w:id="184" w:author="Caitlin Jeffrey" w:date="2024-05-21T11:11:00Z" w16du:dateUtc="2024-05-21T15:11:00Z">
            <w:rPr>
              <w:rFonts w:ascii="Times New Roman" w:hAnsi="Times New Roman" w:cs="Times New Roman"/>
              <w:color w:val="FF66FF"/>
              <w:sz w:val="24"/>
              <w:szCs w:val="24"/>
            </w:rPr>
          </w:rPrChange>
        </w:rPr>
        <w:t xml:space="preserve">on SCS </w:t>
      </w:r>
      <w:r w:rsidR="00A324A5" w:rsidRPr="000713BC">
        <w:rPr>
          <w:rFonts w:ascii="Times New Roman" w:hAnsi="Times New Roman" w:cs="Times New Roman"/>
          <w:sz w:val="24"/>
          <w:szCs w:val="24"/>
          <w:rPrChange w:id="185" w:author="Caitlin Jeffrey" w:date="2024-05-21T11:11:00Z" w16du:dateUtc="2024-05-21T15:11:00Z">
            <w:rPr>
              <w:rFonts w:ascii="Times New Roman" w:hAnsi="Times New Roman" w:cs="Times New Roman"/>
              <w:color w:val="FF66FF"/>
              <w:sz w:val="24"/>
              <w:szCs w:val="24"/>
            </w:rPr>
          </w:rPrChange>
        </w:rPr>
        <w:t xml:space="preserve">was </w:t>
      </w:r>
      <w:r w:rsidR="008B322F" w:rsidRPr="000713BC">
        <w:rPr>
          <w:rFonts w:ascii="Times New Roman" w:hAnsi="Times New Roman" w:cs="Times New Roman"/>
          <w:sz w:val="24"/>
          <w:szCs w:val="24"/>
          <w:rPrChange w:id="186" w:author="Caitlin Jeffrey" w:date="2024-05-21T11:11:00Z" w16du:dateUtc="2024-05-21T15:11:00Z">
            <w:rPr>
              <w:rFonts w:ascii="Times New Roman" w:hAnsi="Times New Roman" w:cs="Times New Roman"/>
              <w:color w:val="FF66FF"/>
              <w:sz w:val="24"/>
              <w:szCs w:val="24"/>
            </w:rPr>
          </w:rPrChange>
        </w:rPr>
        <w:t>visualized</w:t>
      </w:r>
      <w:r w:rsidR="0009254B" w:rsidRPr="000713BC">
        <w:rPr>
          <w:rFonts w:ascii="Times New Roman" w:hAnsi="Times New Roman" w:cs="Times New Roman"/>
          <w:sz w:val="24"/>
          <w:szCs w:val="24"/>
          <w:rPrChange w:id="187" w:author="Caitlin Jeffrey" w:date="2024-05-21T11:11:00Z" w16du:dateUtc="2024-05-21T15:11:00Z">
            <w:rPr>
              <w:rFonts w:ascii="Times New Roman" w:hAnsi="Times New Roman" w:cs="Times New Roman"/>
              <w:color w:val="FF66FF"/>
              <w:sz w:val="24"/>
              <w:szCs w:val="24"/>
            </w:rPr>
          </w:rPrChange>
        </w:rPr>
        <w:t xml:space="preserve"> using the raw data</w:t>
      </w:r>
      <w:r w:rsidR="008B322F" w:rsidRPr="000713BC">
        <w:rPr>
          <w:rFonts w:ascii="Times New Roman" w:hAnsi="Times New Roman" w:cs="Times New Roman"/>
          <w:sz w:val="24"/>
          <w:szCs w:val="24"/>
          <w:rPrChange w:id="188" w:author="Caitlin Jeffrey" w:date="2024-05-21T11:11:00Z" w16du:dateUtc="2024-05-21T15:11:00Z">
            <w:rPr>
              <w:rFonts w:ascii="Times New Roman" w:hAnsi="Times New Roman" w:cs="Times New Roman"/>
              <w:color w:val="FF66FF"/>
              <w:sz w:val="24"/>
              <w:szCs w:val="24"/>
            </w:rPr>
          </w:rPrChange>
        </w:rPr>
        <w:t>, and</w:t>
      </w:r>
      <w:r w:rsidR="00A324A5" w:rsidRPr="000713BC">
        <w:rPr>
          <w:rFonts w:ascii="Times New Roman" w:hAnsi="Times New Roman" w:cs="Times New Roman"/>
          <w:sz w:val="24"/>
          <w:szCs w:val="24"/>
          <w:rPrChange w:id="189" w:author="Caitlin Jeffrey" w:date="2024-05-21T11:11:00Z" w16du:dateUtc="2024-05-21T15:11:00Z">
            <w:rPr>
              <w:rFonts w:ascii="Times New Roman" w:hAnsi="Times New Roman" w:cs="Times New Roman"/>
              <w:color w:val="FF66FF"/>
              <w:sz w:val="24"/>
              <w:szCs w:val="24"/>
            </w:rPr>
          </w:rPrChange>
        </w:rPr>
        <w:t xml:space="preserve"> </w:t>
      </w:r>
      <w:r w:rsidR="002C7A52" w:rsidRPr="000713BC">
        <w:rPr>
          <w:rFonts w:ascii="Times New Roman" w:hAnsi="Times New Roman" w:cs="Times New Roman"/>
          <w:sz w:val="24"/>
          <w:szCs w:val="24"/>
          <w:rPrChange w:id="190" w:author="Caitlin Jeffrey" w:date="2024-05-21T11:11:00Z" w16du:dateUtc="2024-05-21T15:11:00Z">
            <w:rPr>
              <w:rFonts w:ascii="Times New Roman" w:hAnsi="Times New Roman" w:cs="Times New Roman"/>
              <w:color w:val="FF66FF"/>
              <w:sz w:val="24"/>
              <w:szCs w:val="24"/>
            </w:rPr>
          </w:rPrChange>
        </w:rPr>
        <w:t xml:space="preserve">SCS </w:t>
      </w:r>
      <w:r w:rsidR="008B322F" w:rsidRPr="000713BC">
        <w:rPr>
          <w:rFonts w:ascii="Times New Roman" w:hAnsi="Times New Roman" w:cs="Times New Roman"/>
          <w:sz w:val="24"/>
          <w:szCs w:val="24"/>
          <w:rPrChange w:id="191" w:author="Caitlin Jeffrey" w:date="2024-05-21T11:11:00Z" w16du:dateUtc="2024-05-21T15:11:00Z">
            <w:rPr>
              <w:rFonts w:ascii="Times New Roman" w:hAnsi="Times New Roman" w:cs="Times New Roman"/>
              <w:color w:val="FF66FF"/>
              <w:sz w:val="24"/>
              <w:szCs w:val="24"/>
            </w:rPr>
          </w:rPrChange>
        </w:rPr>
        <w:t xml:space="preserve">appeared </w:t>
      </w:r>
      <w:r w:rsidR="002C7A52" w:rsidRPr="000713BC">
        <w:rPr>
          <w:rFonts w:ascii="Times New Roman" w:hAnsi="Times New Roman" w:cs="Times New Roman"/>
          <w:sz w:val="24"/>
          <w:szCs w:val="24"/>
          <w:rPrChange w:id="192" w:author="Caitlin Jeffrey" w:date="2024-05-21T11:11:00Z" w16du:dateUtc="2024-05-21T15:11:00Z">
            <w:rPr>
              <w:rFonts w:ascii="Times New Roman" w:hAnsi="Times New Roman" w:cs="Times New Roman"/>
              <w:color w:val="FF66FF"/>
              <w:sz w:val="24"/>
              <w:szCs w:val="24"/>
            </w:rPr>
          </w:rPrChange>
        </w:rPr>
        <w:t>to</w:t>
      </w:r>
      <w:r w:rsidR="008B322F" w:rsidRPr="000713BC">
        <w:rPr>
          <w:rFonts w:ascii="Times New Roman" w:hAnsi="Times New Roman" w:cs="Times New Roman"/>
          <w:sz w:val="24"/>
          <w:szCs w:val="24"/>
          <w:rPrChange w:id="193" w:author="Caitlin Jeffrey" w:date="2024-05-21T11:11:00Z" w16du:dateUtc="2024-05-21T15:11:00Z">
            <w:rPr>
              <w:rFonts w:ascii="Times New Roman" w:hAnsi="Times New Roman" w:cs="Times New Roman"/>
              <w:color w:val="FF66FF"/>
              <w:sz w:val="24"/>
              <w:szCs w:val="24"/>
            </w:rPr>
          </w:rPrChange>
        </w:rPr>
        <w:t xml:space="preserve"> have a positive linear relationship with</w:t>
      </w:r>
      <w:r w:rsidR="002C7A52" w:rsidRPr="000713BC">
        <w:rPr>
          <w:rFonts w:ascii="Times New Roman" w:hAnsi="Times New Roman" w:cs="Times New Roman"/>
          <w:sz w:val="24"/>
          <w:szCs w:val="24"/>
          <w:rPrChange w:id="194" w:author="Caitlin Jeffrey" w:date="2024-05-21T11:11:00Z" w16du:dateUtc="2024-05-21T15:11:00Z">
            <w:rPr>
              <w:rFonts w:ascii="Times New Roman" w:hAnsi="Times New Roman" w:cs="Times New Roman"/>
              <w:color w:val="FF66FF"/>
              <w:sz w:val="24"/>
              <w:szCs w:val="24"/>
            </w:rPr>
          </w:rPrChange>
        </w:rPr>
        <w:t xml:space="preserve"> parity.</w:t>
      </w:r>
      <w:r w:rsidR="0009254B" w:rsidRPr="000713BC">
        <w:rPr>
          <w:rFonts w:ascii="Times New Roman" w:hAnsi="Times New Roman" w:cs="Times New Roman"/>
          <w:sz w:val="24"/>
          <w:szCs w:val="24"/>
          <w:rPrChange w:id="195" w:author="Caitlin Jeffrey" w:date="2024-05-21T11:11:00Z" w16du:dateUtc="2024-05-21T15:11:00Z">
            <w:rPr>
              <w:rFonts w:ascii="Times New Roman" w:hAnsi="Times New Roman" w:cs="Times New Roman"/>
              <w:color w:val="FF66FF"/>
              <w:sz w:val="24"/>
              <w:szCs w:val="24"/>
            </w:rPr>
          </w:rPrChange>
        </w:rPr>
        <w:t xml:space="preserve"> </w:t>
      </w:r>
      <w:r w:rsidR="00262A6B" w:rsidRPr="000713BC">
        <w:rPr>
          <w:rFonts w:ascii="Times New Roman" w:hAnsi="Times New Roman" w:cs="Times New Roman"/>
          <w:sz w:val="24"/>
          <w:szCs w:val="24"/>
          <w:rPrChange w:id="196" w:author="Caitlin Jeffrey" w:date="2024-05-21T11:11:00Z" w16du:dateUtc="2024-05-21T15:11:00Z">
            <w:rPr>
              <w:rFonts w:ascii="Times New Roman" w:hAnsi="Times New Roman" w:cs="Times New Roman"/>
              <w:color w:val="FF66FF"/>
              <w:sz w:val="24"/>
              <w:szCs w:val="24"/>
            </w:rPr>
          </w:rPrChange>
        </w:rPr>
        <w:t xml:space="preserve">When </w:t>
      </w:r>
      <w:r w:rsidR="0009254B" w:rsidRPr="000713BC">
        <w:rPr>
          <w:rFonts w:ascii="Times New Roman" w:hAnsi="Times New Roman" w:cs="Times New Roman"/>
          <w:sz w:val="24"/>
          <w:szCs w:val="24"/>
          <w:rPrChange w:id="197" w:author="Caitlin Jeffrey" w:date="2024-05-21T11:11:00Z" w16du:dateUtc="2024-05-21T15:11:00Z">
            <w:rPr>
              <w:rFonts w:ascii="Times New Roman" w:hAnsi="Times New Roman" w:cs="Times New Roman"/>
              <w:color w:val="FF66FF"/>
              <w:sz w:val="24"/>
              <w:szCs w:val="24"/>
            </w:rPr>
          </w:rPrChange>
        </w:rPr>
        <w:t xml:space="preserve">SCS </w:t>
      </w:r>
      <w:r w:rsidR="00262A6B" w:rsidRPr="000713BC">
        <w:rPr>
          <w:rFonts w:ascii="Times New Roman" w:hAnsi="Times New Roman" w:cs="Times New Roman"/>
          <w:sz w:val="24"/>
          <w:szCs w:val="24"/>
          <w:rPrChange w:id="198" w:author="Caitlin Jeffrey" w:date="2024-05-21T11:11:00Z" w16du:dateUtc="2024-05-21T15:11:00Z">
            <w:rPr>
              <w:rFonts w:ascii="Times New Roman" w:hAnsi="Times New Roman" w:cs="Times New Roman"/>
              <w:color w:val="FF66FF"/>
              <w:sz w:val="24"/>
              <w:szCs w:val="24"/>
            </w:rPr>
          </w:rPrChange>
        </w:rPr>
        <w:t>w</w:t>
      </w:r>
      <w:r w:rsidR="0009254B" w:rsidRPr="000713BC">
        <w:rPr>
          <w:rFonts w:ascii="Times New Roman" w:hAnsi="Times New Roman" w:cs="Times New Roman"/>
          <w:sz w:val="24"/>
          <w:szCs w:val="24"/>
          <w:rPrChange w:id="199" w:author="Caitlin Jeffrey" w:date="2024-05-21T11:11:00Z" w16du:dateUtc="2024-05-21T15:11:00Z">
            <w:rPr>
              <w:rFonts w:ascii="Times New Roman" w:hAnsi="Times New Roman" w:cs="Times New Roman"/>
              <w:color w:val="FF66FF"/>
              <w:sz w:val="24"/>
              <w:szCs w:val="24"/>
            </w:rPr>
          </w:rPrChange>
        </w:rPr>
        <w:t>as</w:t>
      </w:r>
      <w:r w:rsidR="00262A6B" w:rsidRPr="000713BC">
        <w:rPr>
          <w:rFonts w:ascii="Times New Roman" w:hAnsi="Times New Roman" w:cs="Times New Roman"/>
          <w:sz w:val="24"/>
          <w:szCs w:val="24"/>
          <w:rPrChange w:id="200" w:author="Caitlin Jeffrey" w:date="2024-05-21T11:11:00Z" w16du:dateUtc="2024-05-21T15:11:00Z">
            <w:rPr>
              <w:rFonts w:ascii="Times New Roman" w:hAnsi="Times New Roman" w:cs="Times New Roman"/>
              <w:color w:val="FF66FF"/>
              <w:sz w:val="24"/>
              <w:szCs w:val="24"/>
            </w:rPr>
          </w:rPrChange>
        </w:rPr>
        <w:t xml:space="preserve"> plotted as</w:t>
      </w:r>
      <w:r w:rsidR="0009254B" w:rsidRPr="000713BC">
        <w:rPr>
          <w:rFonts w:ascii="Times New Roman" w:hAnsi="Times New Roman" w:cs="Times New Roman"/>
          <w:sz w:val="24"/>
          <w:szCs w:val="24"/>
          <w:rPrChange w:id="201" w:author="Caitlin Jeffrey" w:date="2024-05-21T11:11:00Z" w16du:dateUtc="2024-05-21T15:11:00Z">
            <w:rPr>
              <w:rFonts w:ascii="Times New Roman" w:hAnsi="Times New Roman" w:cs="Times New Roman"/>
              <w:color w:val="FF66FF"/>
              <w:sz w:val="24"/>
              <w:szCs w:val="24"/>
            </w:rPr>
          </w:rPrChange>
        </w:rPr>
        <w:t xml:space="preserve"> function of IMI status by parity</w:t>
      </w:r>
      <w:r w:rsidR="00262A6B" w:rsidRPr="000713BC">
        <w:rPr>
          <w:rFonts w:ascii="Times New Roman" w:hAnsi="Times New Roman" w:cs="Times New Roman"/>
          <w:sz w:val="24"/>
          <w:szCs w:val="24"/>
          <w:rPrChange w:id="202" w:author="Caitlin Jeffrey" w:date="2024-05-21T11:11:00Z" w16du:dateUtc="2024-05-21T15:11:00Z">
            <w:rPr>
              <w:rFonts w:ascii="Times New Roman" w:hAnsi="Times New Roman" w:cs="Times New Roman"/>
              <w:color w:val="FF66FF"/>
              <w:sz w:val="24"/>
              <w:szCs w:val="24"/>
            </w:rPr>
          </w:rPrChange>
        </w:rPr>
        <w:t xml:space="preserve"> using the raw data</w:t>
      </w:r>
      <w:r w:rsidR="00D018DB" w:rsidRPr="000713BC">
        <w:rPr>
          <w:rFonts w:ascii="Times New Roman" w:hAnsi="Times New Roman" w:cs="Times New Roman"/>
          <w:sz w:val="24"/>
          <w:szCs w:val="24"/>
          <w:rPrChange w:id="203" w:author="Caitlin Jeffrey" w:date="2024-05-21T11:11:00Z" w16du:dateUtc="2024-05-21T15:11:00Z">
            <w:rPr>
              <w:rFonts w:ascii="Times New Roman" w:hAnsi="Times New Roman" w:cs="Times New Roman"/>
              <w:color w:val="FF66FF"/>
              <w:sz w:val="24"/>
              <w:szCs w:val="24"/>
            </w:rPr>
          </w:rPrChange>
        </w:rPr>
        <w:t>, most bacterial species</w:t>
      </w:r>
      <w:r w:rsidR="00E011E9" w:rsidRPr="000713BC">
        <w:rPr>
          <w:rFonts w:ascii="Times New Roman" w:hAnsi="Times New Roman" w:cs="Times New Roman"/>
          <w:sz w:val="24"/>
          <w:szCs w:val="24"/>
          <w:rPrChange w:id="204" w:author="Caitlin Jeffrey" w:date="2024-05-21T11:11:00Z" w16du:dateUtc="2024-05-21T15:11:00Z">
            <w:rPr>
              <w:rFonts w:ascii="Times New Roman" w:hAnsi="Times New Roman" w:cs="Times New Roman"/>
              <w:color w:val="FF66FF"/>
              <w:sz w:val="24"/>
              <w:szCs w:val="24"/>
            </w:rPr>
          </w:rPrChange>
        </w:rPr>
        <w:t xml:space="preserve"> (with the exception of </w:t>
      </w:r>
      <w:r w:rsidR="00E011E9" w:rsidRPr="000713BC">
        <w:rPr>
          <w:rFonts w:ascii="Times New Roman" w:hAnsi="Times New Roman" w:cs="Times New Roman"/>
          <w:i/>
          <w:iCs/>
          <w:sz w:val="24"/>
          <w:szCs w:val="24"/>
          <w:rPrChange w:id="205" w:author="Caitlin Jeffrey" w:date="2024-05-21T11:11:00Z" w16du:dateUtc="2024-05-21T15:11:00Z">
            <w:rPr>
              <w:rFonts w:ascii="Times New Roman" w:hAnsi="Times New Roman" w:cs="Times New Roman"/>
              <w:i/>
              <w:iCs/>
              <w:color w:val="FF66FF"/>
              <w:sz w:val="24"/>
              <w:szCs w:val="24"/>
            </w:rPr>
          </w:rPrChange>
        </w:rPr>
        <w:t xml:space="preserve">S. hyicus, </w:t>
      </w:r>
      <w:r w:rsidR="00E011E9" w:rsidRPr="000713BC">
        <w:rPr>
          <w:rFonts w:ascii="Times New Roman" w:hAnsi="Times New Roman" w:cs="Times New Roman"/>
          <w:sz w:val="24"/>
          <w:szCs w:val="24"/>
          <w:rPrChange w:id="206" w:author="Caitlin Jeffrey" w:date="2024-05-21T11:11:00Z" w16du:dateUtc="2024-05-21T15:11:00Z">
            <w:rPr>
              <w:rFonts w:ascii="Times New Roman" w:hAnsi="Times New Roman" w:cs="Times New Roman"/>
              <w:color w:val="FF66FF"/>
              <w:sz w:val="24"/>
              <w:szCs w:val="24"/>
            </w:rPr>
          </w:rPrChange>
        </w:rPr>
        <w:t>n = 6 observations)</w:t>
      </w:r>
      <w:r w:rsidR="00D018DB" w:rsidRPr="000713BC">
        <w:rPr>
          <w:rFonts w:ascii="Times New Roman" w:hAnsi="Times New Roman" w:cs="Times New Roman"/>
          <w:sz w:val="24"/>
          <w:szCs w:val="24"/>
          <w:rPrChange w:id="207" w:author="Caitlin Jeffrey" w:date="2024-05-21T11:11:00Z" w16du:dateUtc="2024-05-21T15:11:00Z">
            <w:rPr>
              <w:rFonts w:ascii="Times New Roman" w:hAnsi="Times New Roman" w:cs="Times New Roman"/>
              <w:color w:val="FF66FF"/>
              <w:sz w:val="24"/>
              <w:szCs w:val="24"/>
            </w:rPr>
          </w:rPrChange>
        </w:rPr>
        <w:t xml:space="preserve"> </w:t>
      </w:r>
      <w:r w:rsidR="00CE387B" w:rsidRPr="000713BC">
        <w:rPr>
          <w:rFonts w:ascii="Times New Roman" w:hAnsi="Times New Roman" w:cs="Times New Roman"/>
          <w:sz w:val="24"/>
          <w:szCs w:val="24"/>
          <w:rPrChange w:id="208" w:author="Caitlin Jeffrey" w:date="2024-05-21T11:11:00Z" w16du:dateUtc="2024-05-21T15:11:00Z">
            <w:rPr>
              <w:rFonts w:ascii="Times New Roman" w:hAnsi="Times New Roman" w:cs="Times New Roman"/>
              <w:color w:val="FF66FF"/>
              <w:sz w:val="24"/>
              <w:szCs w:val="24"/>
            </w:rPr>
          </w:rPrChange>
        </w:rPr>
        <w:t xml:space="preserve">had </w:t>
      </w:r>
      <w:r w:rsidR="00D018DB" w:rsidRPr="000713BC">
        <w:rPr>
          <w:rFonts w:ascii="Times New Roman" w:hAnsi="Times New Roman" w:cs="Times New Roman"/>
          <w:sz w:val="24"/>
          <w:szCs w:val="24"/>
          <w:rPrChange w:id="209" w:author="Caitlin Jeffrey" w:date="2024-05-21T11:11:00Z" w16du:dateUtc="2024-05-21T15:11:00Z">
            <w:rPr>
              <w:rFonts w:ascii="Times New Roman" w:hAnsi="Times New Roman" w:cs="Times New Roman"/>
              <w:color w:val="FF66FF"/>
              <w:sz w:val="24"/>
              <w:szCs w:val="24"/>
            </w:rPr>
          </w:rPrChange>
        </w:rPr>
        <w:t>a relatively constant effect on SCS</w:t>
      </w:r>
      <w:r w:rsidR="00CE387B" w:rsidRPr="000713BC">
        <w:rPr>
          <w:rFonts w:ascii="Times New Roman" w:hAnsi="Times New Roman" w:cs="Times New Roman"/>
          <w:sz w:val="24"/>
          <w:szCs w:val="24"/>
          <w:rPrChange w:id="210" w:author="Caitlin Jeffrey" w:date="2024-05-21T11:11:00Z" w16du:dateUtc="2024-05-21T15:11:00Z">
            <w:rPr>
              <w:rFonts w:ascii="Times New Roman" w:hAnsi="Times New Roman" w:cs="Times New Roman"/>
              <w:color w:val="FF66FF"/>
              <w:sz w:val="24"/>
              <w:szCs w:val="24"/>
            </w:rPr>
          </w:rPrChange>
        </w:rPr>
        <w:t xml:space="preserve"> regardless of</w:t>
      </w:r>
      <w:r w:rsidR="00D018DB" w:rsidRPr="000713BC">
        <w:rPr>
          <w:rFonts w:ascii="Times New Roman" w:hAnsi="Times New Roman" w:cs="Times New Roman"/>
          <w:sz w:val="24"/>
          <w:szCs w:val="24"/>
          <w:rPrChange w:id="211" w:author="Caitlin Jeffrey" w:date="2024-05-21T11:11:00Z" w16du:dateUtc="2024-05-21T15:11:00Z">
            <w:rPr>
              <w:rFonts w:ascii="Times New Roman" w:hAnsi="Times New Roman" w:cs="Times New Roman"/>
              <w:color w:val="FF66FF"/>
              <w:sz w:val="24"/>
              <w:szCs w:val="24"/>
            </w:rPr>
          </w:rPrChange>
        </w:rPr>
        <w:t xml:space="preserve"> parity.</w:t>
      </w:r>
      <w:del w:id="212" w:author="Caitlin Jeffrey" w:date="2024-05-21T11:11:00Z" w16du:dateUtc="2024-05-21T15:11:00Z">
        <w:r w:rsidR="00FF1895" w:rsidRPr="000713BC" w:rsidDel="000713BC">
          <w:rPr>
            <w:rFonts w:ascii="Times New Roman" w:hAnsi="Times New Roman" w:cs="Times New Roman"/>
            <w:sz w:val="24"/>
            <w:szCs w:val="24"/>
            <w:rPrChange w:id="213" w:author="Caitlin Jeffrey" w:date="2024-05-21T11:11:00Z" w16du:dateUtc="2024-05-21T15:11:00Z">
              <w:rPr>
                <w:rFonts w:ascii="Times New Roman" w:hAnsi="Times New Roman" w:cs="Times New Roman"/>
                <w:color w:val="FF66FF"/>
                <w:sz w:val="24"/>
                <w:szCs w:val="24"/>
              </w:rPr>
            </w:rPrChange>
          </w:rPr>
          <w:delText>]</w:delText>
        </w:r>
      </w:del>
      <w:r w:rsidR="00D018DB" w:rsidRPr="000713BC">
        <w:rPr>
          <w:rFonts w:ascii="Times New Roman" w:hAnsi="Times New Roman" w:cs="Times New Roman"/>
          <w:sz w:val="24"/>
          <w:szCs w:val="24"/>
        </w:rPr>
        <w:t xml:space="preserve"> </w:t>
      </w:r>
      <w:r w:rsidR="0082295F" w:rsidRPr="000713BC">
        <w:rPr>
          <w:rFonts w:ascii="Times New Roman" w:hAnsi="Times New Roman" w:cs="Times New Roman"/>
          <w:sz w:val="24"/>
          <w:szCs w:val="24"/>
        </w:rPr>
        <w:t xml:space="preserve">A </w:t>
      </w:r>
      <w:r w:rsidR="0082295F" w:rsidRPr="00D03DE9">
        <w:rPr>
          <w:rFonts w:ascii="Times New Roman" w:hAnsi="Times New Roman" w:cs="Times New Roman"/>
          <w:sz w:val="24"/>
          <w:szCs w:val="24"/>
        </w:rPr>
        <w:lastRenderedPageBreak/>
        <w:t>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178"/>
      <w:r w:rsidR="008D2548" w:rsidRPr="00D03DE9">
        <w:rPr>
          <w:rStyle w:val="CommentReference"/>
          <w:rFonts w:ascii="Times New Roman" w:hAnsi="Times New Roman" w:cs="Times New Roman"/>
          <w:sz w:val="24"/>
          <w:szCs w:val="24"/>
        </w:rPr>
        <w:commentReference w:id="178"/>
      </w:r>
      <w:commentRangeEnd w:id="179"/>
      <w:r w:rsidR="00E578E1">
        <w:rPr>
          <w:rStyle w:val="CommentReference"/>
        </w:rPr>
        <w:commentReference w:id="179"/>
      </w:r>
    </w:p>
    <w:p w14:paraId="251862DC" w14:textId="4AAD3FE8"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w:t>
      </w:r>
      <w:del w:id="214" w:author="Caitlin Jeffrey" w:date="2024-05-21T09:27:00Z" w16du:dateUtc="2024-05-21T13:27:00Z">
        <w:r w:rsidRPr="00D03DE9" w:rsidDel="00DE2E08">
          <w:rPr>
            <w:rFonts w:ascii="Times New Roman" w:hAnsi="Times New Roman" w:cs="Times New Roman"/>
            <w:sz w:val="24"/>
            <w:szCs w:val="24"/>
          </w:rPr>
          <w:delText>somatic cell score</w:delText>
        </w:r>
        <w:r w:rsidR="007D4245" w:rsidRPr="00D03DE9" w:rsidDel="00DE2E08">
          <w:rPr>
            <w:rFonts w:ascii="Times New Roman" w:hAnsi="Times New Roman" w:cs="Times New Roman"/>
            <w:sz w:val="24"/>
            <w:szCs w:val="24"/>
          </w:rPr>
          <w:delText>s</w:delText>
        </w:r>
      </w:del>
      <w:ins w:id="215" w:author="Caitlin Jeffrey" w:date="2024-05-21T09:27:00Z" w16du:dateUtc="2024-05-21T13:27:00Z">
        <w:r w:rsidR="00DE2E08">
          <w:rPr>
            <w:rFonts w:ascii="Times New Roman" w:hAnsi="Times New Roman" w:cs="Times New Roman"/>
            <w:sz w:val="24"/>
            <w:szCs w:val="24"/>
          </w:rPr>
          <w:t>SCS</w:t>
        </w:r>
      </w:ins>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t>Es</w:t>
      </w:r>
      <w:r w:rsidR="000C123F" w:rsidRPr="00D03DE9">
        <w:rPr>
          <w:rFonts w:ascii="Times New Roman" w:hAnsi="Times New Roman" w:cs="Times New Roman"/>
          <w:sz w:val="24"/>
          <w:szCs w:val="24"/>
        </w:rPr>
        <w:t xml:space="preserve">timates for each species are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 xml:space="preserve">range of </w:t>
      </w:r>
      <w:del w:id="216" w:author="Caitlin Jeffrey" w:date="2024-05-21T09:27:00Z" w16du:dateUtc="2024-05-21T13:27:00Z">
        <w:r w:rsidR="000C123F" w:rsidRPr="00D03DE9" w:rsidDel="00F4326B">
          <w:rPr>
            <w:rFonts w:ascii="Times New Roman" w:hAnsi="Times New Roman" w:cs="Times New Roman"/>
            <w:sz w:val="24"/>
            <w:szCs w:val="24"/>
          </w:rPr>
          <w:delText>days in milk</w:delText>
        </w:r>
      </w:del>
      <w:ins w:id="217" w:author="Caitlin Jeffrey" w:date="2024-05-21T09:27:00Z" w16du:dateUtc="2024-05-21T13:27:00Z">
        <w:r w:rsidR="00F4326B">
          <w:rPr>
            <w:rFonts w:ascii="Times New Roman" w:hAnsi="Times New Roman" w:cs="Times New Roman"/>
            <w:sz w:val="24"/>
            <w:szCs w:val="24"/>
          </w:rPr>
          <w:t>DIM</w:t>
        </w:r>
      </w:ins>
      <w:r w:rsidR="00E578E1">
        <w:rPr>
          <w:rFonts w:ascii="Times New Roman" w:hAnsi="Times New Roman" w:cs="Times New Roman"/>
          <w:sz w:val="24"/>
          <w:szCs w:val="24"/>
        </w:rPr>
        <w:t xml:space="preserve"> available from </w:t>
      </w:r>
      <w:r w:rsidR="008274F2">
        <w:rPr>
          <w:rFonts w:ascii="Times New Roman" w:hAnsi="Times New Roman" w:cs="Times New Roman"/>
          <w:sz w:val="24"/>
          <w:szCs w:val="24"/>
        </w:rPr>
        <w:t xml:space="preserve">included </w:t>
      </w:r>
      <w:r w:rsidR="00E578E1">
        <w:rPr>
          <w:rFonts w:ascii="Times New Roman" w:hAnsi="Times New Roman" w:cs="Times New Roman"/>
          <w:sz w:val="24"/>
          <w:szCs w:val="24"/>
        </w:rPr>
        <w:t>quarter</w:t>
      </w:r>
      <w:del w:id="218" w:author="Caitlin Jeffrey" w:date="2024-05-21T09:28:00Z" w16du:dateUtc="2024-05-21T13:28:00Z">
        <w:r w:rsidR="00E578E1" w:rsidDel="00F4326B">
          <w:rPr>
            <w:rFonts w:ascii="Times New Roman" w:hAnsi="Times New Roman" w:cs="Times New Roman"/>
            <w:sz w:val="24"/>
            <w:szCs w:val="24"/>
          </w:rPr>
          <w:delText xml:space="preserve"> </w:delText>
        </w:r>
      </w:del>
      <w:r w:rsidR="00E578E1">
        <w:rPr>
          <w:rFonts w:ascii="Times New Roman" w:hAnsi="Times New Roman" w:cs="Times New Roman"/>
          <w:sz w:val="24"/>
          <w:szCs w:val="24"/>
        </w:rPr>
        <w:t>milk samples</w:t>
      </w:r>
      <w:r w:rsidR="000C123F" w:rsidRPr="00D03DE9">
        <w:rPr>
          <w:rFonts w:ascii="Times New Roman" w:hAnsi="Times New Roman" w:cs="Times New Roman"/>
          <w:sz w:val="24"/>
          <w:szCs w:val="24"/>
        </w:rPr>
        <w:t>.</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6B50D173"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S. agnetis,</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w:t>
      </w:r>
      <w:del w:id="219" w:author="Caitlin Jeffrey" w:date="2024-05-21T09:28:00Z" w16du:dateUtc="2024-05-21T13:28:00Z">
        <w:r w:rsidR="00F261C7" w:rsidRPr="00D03DE9" w:rsidDel="00B07BDA">
          <w:rPr>
            <w:rFonts w:ascii="Times New Roman" w:hAnsi="Times New Roman" w:cs="Times New Roman"/>
            <w:sz w:val="24"/>
            <w:szCs w:val="24"/>
          </w:rPr>
          <w:delText xml:space="preserve">score </w:delText>
        </w:r>
      </w:del>
      <w:ins w:id="220" w:author="Caitlin Jeffrey" w:date="2024-05-21T09:28:00Z" w16du:dateUtc="2024-05-21T13:28:00Z">
        <w:r w:rsidR="00B07BDA">
          <w:rPr>
            <w:rFonts w:ascii="Times New Roman" w:hAnsi="Times New Roman" w:cs="Times New Roman"/>
            <w:sz w:val="24"/>
            <w:szCs w:val="24"/>
          </w:rPr>
          <w:t>count</w:t>
        </w:r>
        <w:r w:rsidR="00B07BDA" w:rsidRPr="00D03DE9">
          <w:rPr>
            <w:rFonts w:ascii="Times New Roman" w:hAnsi="Times New Roman" w:cs="Times New Roman"/>
            <w:sz w:val="24"/>
            <w:szCs w:val="24"/>
          </w:rPr>
          <w:t xml:space="preserve"> </w:t>
        </w:r>
      </w:ins>
      <w:r w:rsidR="00F261C7" w:rsidRPr="00D03DE9">
        <w:rPr>
          <w:rFonts w:ascii="Times New Roman" w:hAnsi="Times New Roman" w:cs="Times New Roman"/>
          <w:sz w:val="24"/>
          <w:szCs w:val="24"/>
        </w:rPr>
        <w:t>of 80,376 cells/mL for a cow 91 days in milk (Table 2).</w:t>
      </w:r>
    </w:p>
    <w:p w14:paraId="04F98919" w14:textId="1DA66620" w:rsidR="004F3B35" w:rsidRDefault="004F3B35" w:rsidP="00CE7E8E">
      <w:pPr>
        <w:spacing w:line="480" w:lineRule="auto"/>
        <w:ind w:firstLine="360"/>
        <w:rPr>
          <w:ins w:id="221" w:author="John Barlow" w:date="2024-03-19T05:11:00Z"/>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36EECBE9" wp14:editId="438E96DB">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3715E181" w14:textId="50451252" w:rsidR="00E37AD0"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5049DA" w:rsidRPr="00D03DE9" w14:paraId="101321FE" w14:textId="77777777" w:rsidTr="00D651FF">
        <w:trPr>
          <w:trHeight w:val="290"/>
        </w:trPr>
        <w:tc>
          <w:tcPr>
            <w:tcW w:w="9360" w:type="dxa"/>
            <w:gridSpan w:val="4"/>
            <w:noWrap/>
            <w:vAlign w:val="bottom"/>
          </w:tcPr>
          <w:p w14:paraId="6CD70621" w14:textId="0F803F48" w:rsidR="005049DA" w:rsidRPr="00AB19CE" w:rsidRDefault="005049DA" w:rsidP="008E32DE">
            <w:pPr>
              <w:rPr>
                <w:rFonts w:ascii="Times New Roman" w:eastAsia="Times New Roman" w:hAnsi="Times New Roman" w:cs="Times New Roman"/>
                <w:color w:val="000000"/>
              </w:rPr>
            </w:pPr>
            <w:bookmarkStart w:id="222"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684F46" w:rsidRPr="00D03DE9" w14:paraId="16EBD87A" w14:textId="77777777" w:rsidTr="00684F46">
        <w:trPr>
          <w:trHeight w:val="432"/>
        </w:trPr>
        <w:tc>
          <w:tcPr>
            <w:tcW w:w="9360" w:type="dxa"/>
            <w:gridSpan w:val="4"/>
            <w:noWrap/>
            <w:vAlign w:val="bottom"/>
          </w:tcPr>
          <w:p w14:paraId="523D5B7E" w14:textId="741B73AA" w:rsidR="00684F46" w:rsidRPr="00AB19CE" w:rsidRDefault="00684F46"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C71CB" w:rsidRPr="00D03DE9" w14:paraId="29841351" w14:textId="77777777" w:rsidTr="006D408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6D408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6D408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6D408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000D643C" w:rsidRPr="00AB19CE">
              <w:rPr>
                <w:rFonts w:ascii="Times New Roman" w:eastAsia="Times New Roman" w:hAnsi="Times New Roman" w:cs="Times New Roman"/>
                <w:i/>
                <w:iCs/>
                <w:color w:val="000000"/>
                <w:vertAlign w:val="superscript"/>
              </w:rPr>
              <w:t>*</w:t>
            </w:r>
          </w:p>
        </w:tc>
        <w:tc>
          <w:tcPr>
            <w:tcW w:w="1620"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6D408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6D408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6D408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6D408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6D408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6D408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6D408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6D408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6D408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6D408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6D408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620"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6D408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620"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6D408F" w:rsidRPr="00D03DE9" w14:paraId="54F3BC6B" w14:textId="77777777" w:rsidTr="006D408F">
        <w:trPr>
          <w:trHeight w:val="540"/>
        </w:trPr>
        <w:tc>
          <w:tcPr>
            <w:tcW w:w="2070" w:type="dxa"/>
            <w:noWrap/>
            <w:vAlign w:val="bottom"/>
          </w:tcPr>
          <w:p w14:paraId="7CE8197F" w14:textId="3F2941A2" w:rsidR="006D408F" w:rsidRPr="005303D9" w:rsidRDefault="006D408F"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3F7B8651" w14:textId="0BC85A29" w:rsidR="006D408F" w:rsidRPr="005303D9" w:rsidRDefault="006D408F"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3708500C" w14:textId="02D4F9B0" w:rsidR="006D408F" w:rsidRPr="005303D9" w:rsidRDefault="006D408F" w:rsidP="002F639E">
            <w:pPr>
              <w:rPr>
                <w:rFonts w:ascii="Times New Roman" w:hAnsi="Times New Roman" w:cs="Times New Roman"/>
              </w:rPr>
            </w:pPr>
          </w:p>
        </w:tc>
      </w:tr>
      <w:tr w:rsidR="00867035" w:rsidRPr="00D03DE9" w14:paraId="5811D9FD" w14:textId="77777777" w:rsidTr="006D408F">
        <w:trPr>
          <w:trHeight w:val="290"/>
        </w:trPr>
        <w:tc>
          <w:tcPr>
            <w:tcW w:w="2070" w:type="dxa"/>
            <w:noWrap/>
            <w:vAlign w:val="bottom"/>
          </w:tcPr>
          <w:p w14:paraId="504F7AA4" w14:textId="32553F2D" w:rsidR="00867035" w:rsidRPr="00710DD7" w:rsidRDefault="00867035"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308DA0A2" w14:textId="77777777" w:rsidR="00867035" w:rsidRPr="00710DD7" w:rsidRDefault="00867035"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0429F111" w14:textId="70816F09" w:rsidR="00867035" w:rsidRPr="00710DD7" w:rsidRDefault="00867035"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867035" w:rsidRPr="00D03DE9" w14:paraId="5C32AD0A" w14:textId="77777777" w:rsidTr="006D408F">
        <w:trPr>
          <w:trHeight w:val="290"/>
        </w:trPr>
        <w:tc>
          <w:tcPr>
            <w:tcW w:w="2070" w:type="dxa"/>
            <w:noWrap/>
            <w:vAlign w:val="bottom"/>
          </w:tcPr>
          <w:p w14:paraId="0BC10554" w14:textId="2F2E550A" w:rsidR="00867035" w:rsidRPr="00710DD7" w:rsidRDefault="00867035"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258FD4B8" w14:textId="77777777" w:rsidR="00867035" w:rsidRPr="00710DD7" w:rsidRDefault="00867035"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4F3916F6" w14:textId="1A78C0F9" w:rsidR="00867035" w:rsidRPr="00710DD7" w:rsidRDefault="00867035" w:rsidP="00E933E7">
            <w:pPr>
              <w:pStyle w:val="HTMLPreformatted"/>
              <w:shd w:val="clear" w:color="auto" w:fill="FFFFFF"/>
              <w:wordWrap w:val="0"/>
              <w:rPr>
                <w:rFonts w:ascii="Times New Roman" w:hAnsi="Times New Roman" w:cs="Times New Roman"/>
                <w:color w:val="000000"/>
                <w:sz w:val="22"/>
                <w:szCs w:val="22"/>
              </w:rPr>
            </w:pPr>
          </w:p>
        </w:tc>
      </w:tr>
      <w:tr w:rsidR="00867035" w:rsidRPr="00D03DE9" w14:paraId="3087D5A8" w14:textId="77777777" w:rsidTr="006D408F">
        <w:trPr>
          <w:trHeight w:val="290"/>
        </w:trPr>
        <w:tc>
          <w:tcPr>
            <w:tcW w:w="2070" w:type="dxa"/>
            <w:noWrap/>
            <w:vAlign w:val="bottom"/>
          </w:tcPr>
          <w:p w14:paraId="44A90DF1" w14:textId="3BD5C037" w:rsidR="00867035" w:rsidRPr="00710DD7" w:rsidRDefault="00867035"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5CF187DA" w14:textId="77777777" w:rsidR="00867035" w:rsidRPr="00710DD7" w:rsidRDefault="00867035"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3220D493" w14:textId="066B498E" w:rsidR="00867035" w:rsidRPr="00710DD7" w:rsidRDefault="00867035" w:rsidP="008E32DE">
            <w:pPr>
              <w:rPr>
                <w:rFonts w:ascii="Times New Roman" w:hAnsi="Times New Roman" w:cs="Times New Roman"/>
              </w:rPr>
            </w:pP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222"/>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commentRangeStart w:id="223"/>
            <w:commentRangeStart w:id="224"/>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commentRangeEnd w:id="223"/>
            <w:r w:rsidR="00E578E1">
              <w:rPr>
                <w:rStyle w:val="CommentReference"/>
              </w:rPr>
              <w:commentReference w:id="223"/>
            </w:r>
            <w:commentRangeEnd w:id="224"/>
            <w:r w:rsidR="003D2DA5">
              <w:rPr>
                <w:rStyle w:val="CommentReference"/>
              </w:rPr>
              <w:commentReference w:id="224"/>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3B4E0499" wp14:editId="0C0391D9">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5F6132F8" w14:textId="77777777" w:rsidR="00B37F00" w:rsidRPr="00B37F00" w:rsidRDefault="00F42541" w:rsidP="00B37F00">
      <w:pPr>
        <w:pStyle w:val="EndNoteBibliography"/>
        <w:spacing w:after="360"/>
      </w:pPr>
      <w:r w:rsidRPr="00D03DE9">
        <w:rPr>
          <w:szCs w:val="24"/>
        </w:rPr>
        <w:fldChar w:fldCharType="begin"/>
      </w:r>
      <w:r w:rsidRPr="00D03DE9">
        <w:rPr>
          <w:szCs w:val="24"/>
        </w:rPr>
        <w:instrText xml:space="preserve"> ADDIN EN.REFLIST </w:instrText>
      </w:r>
      <w:r w:rsidRPr="00D03DE9">
        <w:rPr>
          <w:szCs w:val="24"/>
        </w:rPr>
        <w:fldChar w:fldCharType="separate"/>
      </w:r>
      <w:r w:rsidR="00B37F00" w:rsidRPr="00B37F00">
        <w:t>Adkins, P. R. F., S. Dufour, J. N. Spain, M. J. Calcutt, T. J. Reilly, G. C. Stewart, and J. R. Middleton. 2018. Molecular characterization of non-aureus Staphylococcus spp. from heifer intramammary infections and body sites. J. Dairy Sci. 101(6):5388-5403.</w:t>
      </w:r>
    </w:p>
    <w:p w14:paraId="5D2A4E6F" w14:textId="77777777" w:rsidR="00B37F00" w:rsidRPr="00B37F00" w:rsidRDefault="00B37F00" w:rsidP="00B37F00">
      <w:pPr>
        <w:pStyle w:val="EndNoteBibliography"/>
        <w:spacing w:after="360"/>
      </w:pPr>
      <w:r w:rsidRPr="00B37F00">
        <w:t>Adkins, P. R. F., L. M. Placheta, M. R. Borchers, J. M. Bewley, and J. R. Middleton. 2022. Distribution of staphylococcal and mammaliicoccal species from compost-bedded pack or sand-bedded freestall dairy farms. J Dairy Sci 105(7):6261-6270.</w:t>
      </w:r>
    </w:p>
    <w:p w14:paraId="747564D0" w14:textId="77777777" w:rsidR="00B37F00" w:rsidRPr="00B37F00" w:rsidRDefault="00B37F00" w:rsidP="00B37F00">
      <w:pPr>
        <w:pStyle w:val="EndNoteBibliography"/>
        <w:spacing w:after="360"/>
      </w:pPr>
      <w:r w:rsidRPr="00B37F00">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15B9B90F" w14:textId="77777777" w:rsidR="00B37F00" w:rsidRPr="00B37F00" w:rsidRDefault="00B37F00" w:rsidP="00B37F00">
      <w:pPr>
        <w:pStyle w:val="EndNoteBibliography"/>
        <w:spacing w:after="360"/>
      </w:pPr>
      <w:r w:rsidRPr="00B37F00">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6A2647AC" w14:textId="77777777" w:rsidR="00B37F00" w:rsidRPr="00B37F00" w:rsidRDefault="00B37F00" w:rsidP="00B37F00">
      <w:pPr>
        <w:pStyle w:val="EndNoteBibliography"/>
        <w:spacing w:after="360"/>
      </w:pPr>
      <w:r w:rsidRPr="00B37F00">
        <w:t>Hwang, S. M., M. S. Kim, K. U. Park, J. Song, and E. C. Kim. 2011. Tuf gene sequence analysis has greater discriminatory power than 16S rRNA sequence analysis in identification of clinical isolates of coagulase-negative staphylococci. J Clin Microbiol 49(12):4142-4149.</w:t>
      </w:r>
    </w:p>
    <w:p w14:paraId="4D0B7F41" w14:textId="77777777" w:rsidR="00B37F00" w:rsidRPr="00B37F00" w:rsidRDefault="00B37F00" w:rsidP="00B37F00">
      <w:pPr>
        <w:pStyle w:val="EndNoteBibliography"/>
        <w:spacing w:after="360"/>
      </w:pPr>
      <w:r w:rsidRPr="00B37F00">
        <w:t>National Mastitis Council. 2017. Laboratory Handbook on Bovine Mastitis. Third ed. National Mastitis Council, Inc., New Prague, MI.</w:t>
      </w:r>
    </w:p>
    <w:p w14:paraId="155CDA8B" w14:textId="77777777" w:rsidR="00B37F00" w:rsidRPr="00B37F00" w:rsidRDefault="00B37F00" w:rsidP="00B37F00">
      <w:pPr>
        <w:pStyle w:val="EndNoteBibliography"/>
      </w:pPr>
      <w:r w:rsidRPr="00B37F00">
        <w:t>R Development Core Team. 2023. R: A Language and Environment for Statistical Computing. R Foundation for Statistical Computing, Vienna, Austria.</w:t>
      </w:r>
    </w:p>
    <w:p w14:paraId="56209934" w14:textId="0B8C0307"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037439">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1" w:author="Caitlin Jeffrey" w:date="2024-05-21T10:35:00Z" w:initials="CJ">
    <w:p w14:paraId="4A1E6C03" w14:textId="1C513F8B" w:rsidR="0075751E" w:rsidRDefault="0075751E">
      <w:pPr>
        <w:pStyle w:val="CommentText"/>
      </w:pPr>
      <w:r>
        <w:rPr>
          <w:rStyle w:val="CommentReference"/>
        </w:rPr>
        <w:annotationRef/>
      </w:r>
      <w:r>
        <w:t>SCC at enrollment</w:t>
      </w:r>
      <w:r w:rsidR="003B536D">
        <w:t xml:space="preserve"> …. Some farms all lactating cows …</w:t>
      </w:r>
    </w:p>
  </w:comment>
  <w:comment w:id="98" w:author="John Barlow" w:date="2024-03-19T04:20:00Z" w:initials="JB">
    <w:p w14:paraId="1B2F378F" w14:textId="047C83F4" w:rsidR="0050712B" w:rsidRDefault="0050712B" w:rsidP="00C972AE">
      <w:pPr>
        <w:pStyle w:val="CommentText"/>
      </w:pPr>
      <w:r>
        <w:rPr>
          <w:rStyle w:val="CommentReference"/>
        </w:rPr>
        <w:annotationRef/>
      </w:r>
      <w:r>
        <w:t xml:space="preserve">This is confusion </w:t>
      </w:r>
    </w:p>
  </w:comment>
  <w:comment w:id="99" w:author="Caitlin Jeffrey" w:date="2024-05-21T14:26:00Z" w:initials="CJ">
    <w:p w14:paraId="62A38F3E" w14:textId="7BFC46E4" w:rsidR="002D348A" w:rsidRDefault="002D348A">
      <w:pPr>
        <w:pStyle w:val="CommentText"/>
      </w:pPr>
      <w:r>
        <w:rPr>
          <w:rStyle w:val="CommentReference"/>
        </w:rPr>
        <w:annotationRef/>
      </w:r>
      <w:r w:rsidR="00540B43" w:rsidRPr="00540B43">
        <w:t>A quarter was considered negative when there was no significant growth on either duplicate plate (≤2 CFU on each plate; if growth on both duplicates, morphology of isolates on each plate distinct from one another).</w:t>
      </w:r>
    </w:p>
  </w:comment>
  <w:comment w:id="128" w:author="John Barlow" w:date="2024-05-06T14:08:00Z" w:initials="JB">
    <w:p w14:paraId="533C3060" w14:textId="77777777" w:rsidR="00050CD8" w:rsidRDefault="00050CD8" w:rsidP="00C972AE">
      <w:pPr>
        <w:pStyle w:val="CommentText"/>
      </w:pPr>
      <w:r>
        <w:rPr>
          <w:rStyle w:val="CommentReference"/>
        </w:rPr>
        <w:annotationRef/>
      </w:r>
      <w:r>
        <w:t xml:space="preserve">This needs work - I think the first inclusion criteria suggests an individual quarter was included if that quarter </w:t>
      </w:r>
      <w:proofErr w:type="gramStart"/>
      <w:r>
        <w:t xml:space="preserve">had </w:t>
      </w:r>
      <w:r>
        <w:rPr>
          <w:color w:val="000000"/>
        </w:rPr>
        <w:t xml:space="preserve"> ≥</w:t>
      </w:r>
      <w:proofErr w:type="gramEnd"/>
      <w:r>
        <w:rPr>
          <w:color w:val="000000"/>
        </w:rPr>
        <w:t xml:space="preserve"> 5 observations - I think this needs rewording for clarity</w:t>
      </w:r>
    </w:p>
  </w:comment>
  <w:comment w:id="178" w:author="Caitlin Jeffrey" w:date="2024-03-12T11:58:00Z" w:initials="CJ">
    <w:p w14:paraId="698206FF" w14:textId="52276353"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 w:id="179" w:author="John Barlow" w:date="2024-03-19T04:57:00Z" w:initials="JB">
    <w:p w14:paraId="2225C3C4" w14:textId="77777777" w:rsidR="00E578E1" w:rsidRDefault="00E578E1" w:rsidP="00C972AE">
      <w:pPr>
        <w:pStyle w:val="CommentText"/>
      </w:pPr>
      <w:r>
        <w:rPr>
          <w:rStyle w:val="CommentReference"/>
        </w:rPr>
        <w:annotationRef/>
      </w:r>
      <w:r>
        <w:t xml:space="preserve">I like this </w:t>
      </w:r>
    </w:p>
  </w:comment>
  <w:comment w:id="223" w:author="John Barlow" w:date="2024-03-19T05:03:00Z" w:initials="JB">
    <w:p w14:paraId="4103549F" w14:textId="77777777" w:rsidR="00E578E1" w:rsidRDefault="00E578E1" w:rsidP="00C972AE">
      <w:pPr>
        <w:pStyle w:val="CommentText"/>
      </w:pPr>
      <w:r>
        <w:rPr>
          <w:rStyle w:val="CommentReference"/>
        </w:rPr>
        <w:annotationRef/>
      </w:r>
      <w:r>
        <w:t>I love that you explore alternatives - I like this version better, but if others disagree I am not wedded to this version</w:t>
      </w:r>
    </w:p>
  </w:comment>
  <w:comment w:id="224" w:author="Caitlin Jeffrey" w:date="2024-03-22T10:47:00Z" w:initials="CJ">
    <w:p w14:paraId="667194A2" w14:textId="283E5F1F" w:rsidR="003D2DA5" w:rsidRDefault="003D2DA5">
      <w:pPr>
        <w:pStyle w:val="CommentText"/>
      </w:pPr>
      <w:r>
        <w:rPr>
          <w:rStyle w:val="CommentReference"/>
        </w:rPr>
        <w:annotationRef/>
      </w:r>
      <w:r>
        <w:t>Cool! I’ll leave them both for now, see if anyone has a</w:t>
      </w:r>
      <w:r w:rsidR="009D242A">
        <w:t xml:space="preserve"> strong </w:t>
      </w:r>
      <w:r>
        <w:t>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1E6C03" w15:done="0"/>
  <w15:commentEx w15:paraId="1B2F378F" w15:done="0"/>
  <w15:commentEx w15:paraId="62A38F3E" w15:paraIdParent="1B2F378F" w15:done="0"/>
  <w15:commentEx w15:paraId="533C3060" w15:done="0"/>
  <w15:commentEx w15:paraId="698206FF" w15:done="0"/>
  <w15:commentEx w15:paraId="2225C3C4" w15:paraIdParent="698206FF" w15:done="0"/>
  <w15:commentEx w15:paraId="4103549F" w15:done="0"/>
  <w15:commentEx w15:paraId="667194A2" w15:paraIdParent="41035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29B1D5E" w16cex:dateUtc="2024-05-21T14:35:00Z"/>
  <w16cex:commentExtensible w16cex:durableId="29A39115" w16cex:dateUtc="2024-03-19T08:20:00Z"/>
  <w16cex:commentExtensible w16cex:durableId="2B890792" w16cex:dateUtc="2024-05-21T18:26:00Z"/>
  <w16cex:commentExtensible w16cex:durableId="29E362CE" w16cex:dateUtc="2024-05-06T18:08:00Z"/>
  <w16cex:commentExtensible w16cex:durableId="64F90179" w16cex:dateUtc="2024-03-12T15:58:00Z"/>
  <w16cex:commentExtensible w16cex:durableId="29A399C9" w16cex:dateUtc="2024-03-19T08:57:00Z"/>
  <w16cex:commentExtensible w16cex:durableId="29A39B1D" w16cex:dateUtc="2024-03-19T09:03:00Z"/>
  <w16cex:commentExtensible w16cex:durableId="56118C26" w16cex:dateUtc="2024-03-22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1E6C03" w16cid:durableId="629B1D5E"/>
  <w16cid:commentId w16cid:paraId="1B2F378F" w16cid:durableId="29A39115"/>
  <w16cid:commentId w16cid:paraId="62A38F3E" w16cid:durableId="2B890792"/>
  <w16cid:commentId w16cid:paraId="533C3060" w16cid:durableId="29E362CE"/>
  <w16cid:commentId w16cid:paraId="698206FF" w16cid:durableId="64F90179"/>
  <w16cid:commentId w16cid:paraId="2225C3C4" w16cid:durableId="29A399C9"/>
  <w16cid:commentId w16cid:paraId="4103549F" w16cid:durableId="29A39B1D"/>
  <w16cid:commentId w16cid:paraId="667194A2" w16cid:durableId="56118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D49A1" w14:textId="77777777" w:rsidR="00037439" w:rsidRDefault="00037439" w:rsidP="00144564">
      <w:pPr>
        <w:spacing w:after="0" w:line="240" w:lineRule="auto"/>
      </w:pPr>
      <w:r>
        <w:separator/>
      </w:r>
    </w:p>
  </w:endnote>
  <w:endnote w:type="continuationSeparator" w:id="0">
    <w:p w14:paraId="09DF5327" w14:textId="77777777" w:rsidR="00037439" w:rsidRDefault="00037439"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mputerModern-Regular">
    <w:altName w:val="Yu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55E31A" w14:textId="77777777" w:rsidR="00037439" w:rsidRDefault="00037439" w:rsidP="00144564">
      <w:pPr>
        <w:spacing w:after="0" w:line="240" w:lineRule="auto"/>
      </w:pPr>
      <w:r>
        <w:separator/>
      </w:r>
    </w:p>
  </w:footnote>
  <w:footnote w:type="continuationSeparator" w:id="0">
    <w:p w14:paraId="03EA0A19" w14:textId="77777777" w:rsidR="00037439" w:rsidRDefault="00037439"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3"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2"/>
  </w:num>
  <w:num w:numId="2" w16cid:durableId="1960064800">
    <w:abstractNumId w:val="1"/>
  </w:num>
  <w:num w:numId="3" w16cid:durableId="1907376425">
    <w:abstractNumId w:val="4"/>
  </w:num>
  <w:num w:numId="4" w16cid:durableId="762069992">
    <w:abstractNumId w:val="3"/>
  </w:num>
  <w:num w:numId="5" w16cid:durableId="2424935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15522"/>
    <w:rsid w:val="00021893"/>
    <w:rsid w:val="00021B8D"/>
    <w:rsid w:val="00021E15"/>
    <w:rsid w:val="000231F1"/>
    <w:rsid w:val="0002668C"/>
    <w:rsid w:val="00026A61"/>
    <w:rsid w:val="00027F14"/>
    <w:rsid w:val="000306EE"/>
    <w:rsid w:val="000367AA"/>
    <w:rsid w:val="00037439"/>
    <w:rsid w:val="000410F8"/>
    <w:rsid w:val="00045E88"/>
    <w:rsid w:val="000464A0"/>
    <w:rsid w:val="00050CD8"/>
    <w:rsid w:val="000529F4"/>
    <w:rsid w:val="000542BB"/>
    <w:rsid w:val="00054C30"/>
    <w:rsid w:val="0005531B"/>
    <w:rsid w:val="00055E73"/>
    <w:rsid w:val="00056824"/>
    <w:rsid w:val="00056F54"/>
    <w:rsid w:val="000574D9"/>
    <w:rsid w:val="00057A44"/>
    <w:rsid w:val="00063547"/>
    <w:rsid w:val="00063A4B"/>
    <w:rsid w:val="00063A69"/>
    <w:rsid w:val="00064D64"/>
    <w:rsid w:val="00064D6F"/>
    <w:rsid w:val="000652DC"/>
    <w:rsid w:val="00065C31"/>
    <w:rsid w:val="000713BC"/>
    <w:rsid w:val="000734D1"/>
    <w:rsid w:val="00083F60"/>
    <w:rsid w:val="00087EED"/>
    <w:rsid w:val="0009254B"/>
    <w:rsid w:val="0009300F"/>
    <w:rsid w:val="0009369F"/>
    <w:rsid w:val="000958C6"/>
    <w:rsid w:val="00096C5E"/>
    <w:rsid w:val="00097AEC"/>
    <w:rsid w:val="000A0C34"/>
    <w:rsid w:val="000A15D4"/>
    <w:rsid w:val="000A63EC"/>
    <w:rsid w:val="000B0A8F"/>
    <w:rsid w:val="000B1015"/>
    <w:rsid w:val="000B327E"/>
    <w:rsid w:val="000B6EAB"/>
    <w:rsid w:val="000C123F"/>
    <w:rsid w:val="000C37D2"/>
    <w:rsid w:val="000C68F8"/>
    <w:rsid w:val="000D3B30"/>
    <w:rsid w:val="000D643C"/>
    <w:rsid w:val="000D698A"/>
    <w:rsid w:val="000E0808"/>
    <w:rsid w:val="000E13E2"/>
    <w:rsid w:val="000E1DBE"/>
    <w:rsid w:val="000E37E2"/>
    <w:rsid w:val="000E61C6"/>
    <w:rsid w:val="000E723A"/>
    <w:rsid w:val="000E766F"/>
    <w:rsid w:val="000F0764"/>
    <w:rsid w:val="000F3228"/>
    <w:rsid w:val="000F352A"/>
    <w:rsid w:val="000F3967"/>
    <w:rsid w:val="000F4589"/>
    <w:rsid w:val="000F5B04"/>
    <w:rsid w:val="000F5E8D"/>
    <w:rsid w:val="000F72E9"/>
    <w:rsid w:val="000F78A7"/>
    <w:rsid w:val="00100942"/>
    <w:rsid w:val="00102378"/>
    <w:rsid w:val="001030FF"/>
    <w:rsid w:val="00103675"/>
    <w:rsid w:val="00104DE8"/>
    <w:rsid w:val="0010559A"/>
    <w:rsid w:val="00106382"/>
    <w:rsid w:val="001073B3"/>
    <w:rsid w:val="00110158"/>
    <w:rsid w:val="00110D62"/>
    <w:rsid w:val="00112523"/>
    <w:rsid w:val="001172A9"/>
    <w:rsid w:val="0011793A"/>
    <w:rsid w:val="00117BB6"/>
    <w:rsid w:val="00120BA9"/>
    <w:rsid w:val="00130456"/>
    <w:rsid w:val="001305A2"/>
    <w:rsid w:val="00133AC9"/>
    <w:rsid w:val="001366BE"/>
    <w:rsid w:val="00136C05"/>
    <w:rsid w:val="00142B4C"/>
    <w:rsid w:val="00144564"/>
    <w:rsid w:val="00145310"/>
    <w:rsid w:val="001458F6"/>
    <w:rsid w:val="00146585"/>
    <w:rsid w:val="0014793E"/>
    <w:rsid w:val="001479FF"/>
    <w:rsid w:val="00151071"/>
    <w:rsid w:val="00151682"/>
    <w:rsid w:val="00153978"/>
    <w:rsid w:val="00155D92"/>
    <w:rsid w:val="00162AAB"/>
    <w:rsid w:val="001741BA"/>
    <w:rsid w:val="00176E84"/>
    <w:rsid w:val="00176F20"/>
    <w:rsid w:val="001777E9"/>
    <w:rsid w:val="00181533"/>
    <w:rsid w:val="001841A1"/>
    <w:rsid w:val="00185F9A"/>
    <w:rsid w:val="00186459"/>
    <w:rsid w:val="001865B0"/>
    <w:rsid w:val="00190B69"/>
    <w:rsid w:val="00197F67"/>
    <w:rsid w:val="001A26B3"/>
    <w:rsid w:val="001A3B10"/>
    <w:rsid w:val="001A59BA"/>
    <w:rsid w:val="001B1AEE"/>
    <w:rsid w:val="001B7B08"/>
    <w:rsid w:val="001C1D2D"/>
    <w:rsid w:val="001C20E4"/>
    <w:rsid w:val="001C2D0E"/>
    <w:rsid w:val="001C4343"/>
    <w:rsid w:val="001C67E0"/>
    <w:rsid w:val="001C687E"/>
    <w:rsid w:val="001D13A6"/>
    <w:rsid w:val="001D1BBF"/>
    <w:rsid w:val="001D3CE0"/>
    <w:rsid w:val="001D3D8F"/>
    <w:rsid w:val="001D44BB"/>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4492"/>
    <w:rsid w:val="0021539A"/>
    <w:rsid w:val="002156B2"/>
    <w:rsid w:val="0021631B"/>
    <w:rsid w:val="002171AC"/>
    <w:rsid w:val="00217B39"/>
    <w:rsid w:val="00221711"/>
    <w:rsid w:val="00221F58"/>
    <w:rsid w:val="00222F91"/>
    <w:rsid w:val="002270C8"/>
    <w:rsid w:val="00231999"/>
    <w:rsid w:val="002332F6"/>
    <w:rsid w:val="00237B4B"/>
    <w:rsid w:val="00241AD3"/>
    <w:rsid w:val="0024555B"/>
    <w:rsid w:val="002501C7"/>
    <w:rsid w:val="00250AD9"/>
    <w:rsid w:val="00252541"/>
    <w:rsid w:val="00253CEB"/>
    <w:rsid w:val="00256E41"/>
    <w:rsid w:val="00257664"/>
    <w:rsid w:val="0026038A"/>
    <w:rsid w:val="00262654"/>
    <w:rsid w:val="00262A6B"/>
    <w:rsid w:val="00263BD7"/>
    <w:rsid w:val="002644D8"/>
    <w:rsid w:val="00264D77"/>
    <w:rsid w:val="00266769"/>
    <w:rsid w:val="00270348"/>
    <w:rsid w:val="00270E3E"/>
    <w:rsid w:val="00272341"/>
    <w:rsid w:val="00273638"/>
    <w:rsid w:val="002763DD"/>
    <w:rsid w:val="00276FE8"/>
    <w:rsid w:val="00277996"/>
    <w:rsid w:val="0028099E"/>
    <w:rsid w:val="002822FD"/>
    <w:rsid w:val="00285BE9"/>
    <w:rsid w:val="002863FA"/>
    <w:rsid w:val="00286526"/>
    <w:rsid w:val="00286946"/>
    <w:rsid w:val="00290CB5"/>
    <w:rsid w:val="002970BD"/>
    <w:rsid w:val="002A05AD"/>
    <w:rsid w:val="002A15AA"/>
    <w:rsid w:val="002A2577"/>
    <w:rsid w:val="002A2C6E"/>
    <w:rsid w:val="002A35AE"/>
    <w:rsid w:val="002A3E3B"/>
    <w:rsid w:val="002A4AA9"/>
    <w:rsid w:val="002A53A7"/>
    <w:rsid w:val="002A5F1A"/>
    <w:rsid w:val="002A65B5"/>
    <w:rsid w:val="002B243C"/>
    <w:rsid w:val="002B3EC7"/>
    <w:rsid w:val="002B7271"/>
    <w:rsid w:val="002B73DF"/>
    <w:rsid w:val="002C08B4"/>
    <w:rsid w:val="002C1362"/>
    <w:rsid w:val="002C2258"/>
    <w:rsid w:val="002C294B"/>
    <w:rsid w:val="002C5147"/>
    <w:rsid w:val="002C5307"/>
    <w:rsid w:val="002C7A52"/>
    <w:rsid w:val="002D03B2"/>
    <w:rsid w:val="002D348A"/>
    <w:rsid w:val="002D5552"/>
    <w:rsid w:val="002D5592"/>
    <w:rsid w:val="002D56B5"/>
    <w:rsid w:val="002D6D22"/>
    <w:rsid w:val="002D6FFF"/>
    <w:rsid w:val="002D72EE"/>
    <w:rsid w:val="002E0280"/>
    <w:rsid w:val="002E401A"/>
    <w:rsid w:val="002E6759"/>
    <w:rsid w:val="002F0BDD"/>
    <w:rsid w:val="002F639E"/>
    <w:rsid w:val="002F7108"/>
    <w:rsid w:val="00302682"/>
    <w:rsid w:val="00302F77"/>
    <w:rsid w:val="00303994"/>
    <w:rsid w:val="00303FF0"/>
    <w:rsid w:val="00306CFE"/>
    <w:rsid w:val="00307C31"/>
    <w:rsid w:val="00310695"/>
    <w:rsid w:val="0031076C"/>
    <w:rsid w:val="003126ED"/>
    <w:rsid w:val="00312B8D"/>
    <w:rsid w:val="00313612"/>
    <w:rsid w:val="00317718"/>
    <w:rsid w:val="0032004D"/>
    <w:rsid w:val="00320EDC"/>
    <w:rsid w:val="00321715"/>
    <w:rsid w:val="00323EC9"/>
    <w:rsid w:val="00324651"/>
    <w:rsid w:val="00325BDF"/>
    <w:rsid w:val="00326675"/>
    <w:rsid w:val="00326F14"/>
    <w:rsid w:val="00327495"/>
    <w:rsid w:val="0033043F"/>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30"/>
    <w:rsid w:val="00371646"/>
    <w:rsid w:val="00371A51"/>
    <w:rsid w:val="00387700"/>
    <w:rsid w:val="00391442"/>
    <w:rsid w:val="003924A5"/>
    <w:rsid w:val="00396250"/>
    <w:rsid w:val="003A0A80"/>
    <w:rsid w:val="003A63CF"/>
    <w:rsid w:val="003B0831"/>
    <w:rsid w:val="003B17EA"/>
    <w:rsid w:val="003B2EBD"/>
    <w:rsid w:val="003B35B0"/>
    <w:rsid w:val="003B3BC3"/>
    <w:rsid w:val="003B4AAF"/>
    <w:rsid w:val="003B536D"/>
    <w:rsid w:val="003B539C"/>
    <w:rsid w:val="003C3E86"/>
    <w:rsid w:val="003C46A2"/>
    <w:rsid w:val="003C471D"/>
    <w:rsid w:val="003C4BC0"/>
    <w:rsid w:val="003C5D51"/>
    <w:rsid w:val="003C63B5"/>
    <w:rsid w:val="003D0099"/>
    <w:rsid w:val="003D2DA5"/>
    <w:rsid w:val="003D2F8A"/>
    <w:rsid w:val="003D3FA5"/>
    <w:rsid w:val="003D44E5"/>
    <w:rsid w:val="003D72DD"/>
    <w:rsid w:val="003E0378"/>
    <w:rsid w:val="003E03D3"/>
    <w:rsid w:val="003E4934"/>
    <w:rsid w:val="003E71E1"/>
    <w:rsid w:val="003F1CED"/>
    <w:rsid w:val="003F20C0"/>
    <w:rsid w:val="003F2D8E"/>
    <w:rsid w:val="003F3542"/>
    <w:rsid w:val="003F5E25"/>
    <w:rsid w:val="003F6FAB"/>
    <w:rsid w:val="00400D67"/>
    <w:rsid w:val="0040167C"/>
    <w:rsid w:val="00402705"/>
    <w:rsid w:val="00402BED"/>
    <w:rsid w:val="00403A92"/>
    <w:rsid w:val="00403E22"/>
    <w:rsid w:val="00404A07"/>
    <w:rsid w:val="004109D6"/>
    <w:rsid w:val="00411390"/>
    <w:rsid w:val="00411BC9"/>
    <w:rsid w:val="00415386"/>
    <w:rsid w:val="0041753E"/>
    <w:rsid w:val="00417737"/>
    <w:rsid w:val="004209DF"/>
    <w:rsid w:val="004212E0"/>
    <w:rsid w:val="00423D27"/>
    <w:rsid w:val="0042488C"/>
    <w:rsid w:val="004251CD"/>
    <w:rsid w:val="0042647F"/>
    <w:rsid w:val="00427F14"/>
    <w:rsid w:val="00431CBC"/>
    <w:rsid w:val="00432081"/>
    <w:rsid w:val="00432379"/>
    <w:rsid w:val="00432B6D"/>
    <w:rsid w:val="00441ACF"/>
    <w:rsid w:val="004458A8"/>
    <w:rsid w:val="00446864"/>
    <w:rsid w:val="004536A6"/>
    <w:rsid w:val="0045380C"/>
    <w:rsid w:val="00454916"/>
    <w:rsid w:val="00455D31"/>
    <w:rsid w:val="0045723D"/>
    <w:rsid w:val="00460CA6"/>
    <w:rsid w:val="00464AA6"/>
    <w:rsid w:val="00464CA1"/>
    <w:rsid w:val="00465EC3"/>
    <w:rsid w:val="00466212"/>
    <w:rsid w:val="00471387"/>
    <w:rsid w:val="00471DD6"/>
    <w:rsid w:val="004742ED"/>
    <w:rsid w:val="00474956"/>
    <w:rsid w:val="004802E5"/>
    <w:rsid w:val="00480413"/>
    <w:rsid w:val="00483EB1"/>
    <w:rsid w:val="004843B0"/>
    <w:rsid w:val="0048795E"/>
    <w:rsid w:val="00492095"/>
    <w:rsid w:val="00492B87"/>
    <w:rsid w:val="00492E5B"/>
    <w:rsid w:val="00493525"/>
    <w:rsid w:val="00495B19"/>
    <w:rsid w:val="004A0640"/>
    <w:rsid w:val="004A27BF"/>
    <w:rsid w:val="004A6CE5"/>
    <w:rsid w:val="004B18C0"/>
    <w:rsid w:val="004B20C4"/>
    <w:rsid w:val="004B6063"/>
    <w:rsid w:val="004C1167"/>
    <w:rsid w:val="004C13C0"/>
    <w:rsid w:val="004C177F"/>
    <w:rsid w:val="004C3026"/>
    <w:rsid w:val="004C4648"/>
    <w:rsid w:val="004D0728"/>
    <w:rsid w:val="004D0DEC"/>
    <w:rsid w:val="004D211B"/>
    <w:rsid w:val="004D2E73"/>
    <w:rsid w:val="004D2F69"/>
    <w:rsid w:val="004D31E5"/>
    <w:rsid w:val="004D3910"/>
    <w:rsid w:val="004D44B6"/>
    <w:rsid w:val="004D4AE1"/>
    <w:rsid w:val="004D6F88"/>
    <w:rsid w:val="004E2C13"/>
    <w:rsid w:val="004E510B"/>
    <w:rsid w:val="004F022D"/>
    <w:rsid w:val="004F08B4"/>
    <w:rsid w:val="004F16B9"/>
    <w:rsid w:val="004F1781"/>
    <w:rsid w:val="004F20E4"/>
    <w:rsid w:val="004F37D1"/>
    <w:rsid w:val="004F3B35"/>
    <w:rsid w:val="005004D7"/>
    <w:rsid w:val="0050118C"/>
    <w:rsid w:val="005012D3"/>
    <w:rsid w:val="0050136F"/>
    <w:rsid w:val="00501AFD"/>
    <w:rsid w:val="00502902"/>
    <w:rsid w:val="005039CE"/>
    <w:rsid w:val="005049DA"/>
    <w:rsid w:val="00506DC1"/>
    <w:rsid w:val="00506EC2"/>
    <w:rsid w:val="0050712B"/>
    <w:rsid w:val="0051446A"/>
    <w:rsid w:val="005144EC"/>
    <w:rsid w:val="005155A4"/>
    <w:rsid w:val="00517A52"/>
    <w:rsid w:val="00520BC6"/>
    <w:rsid w:val="00520F05"/>
    <w:rsid w:val="0052137E"/>
    <w:rsid w:val="00522938"/>
    <w:rsid w:val="00526CC5"/>
    <w:rsid w:val="005303D9"/>
    <w:rsid w:val="005313B1"/>
    <w:rsid w:val="00531FA1"/>
    <w:rsid w:val="00540B43"/>
    <w:rsid w:val="00540C7A"/>
    <w:rsid w:val="00544A14"/>
    <w:rsid w:val="005506E5"/>
    <w:rsid w:val="00550ACC"/>
    <w:rsid w:val="0055110D"/>
    <w:rsid w:val="00552389"/>
    <w:rsid w:val="00553578"/>
    <w:rsid w:val="00553E4C"/>
    <w:rsid w:val="0055452F"/>
    <w:rsid w:val="005555F8"/>
    <w:rsid w:val="00556B82"/>
    <w:rsid w:val="005579C0"/>
    <w:rsid w:val="00560D13"/>
    <w:rsid w:val="005672E2"/>
    <w:rsid w:val="00573E53"/>
    <w:rsid w:val="00576062"/>
    <w:rsid w:val="00576D72"/>
    <w:rsid w:val="0058123E"/>
    <w:rsid w:val="005873EE"/>
    <w:rsid w:val="00591436"/>
    <w:rsid w:val="0059310D"/>
    <w:rsid w:val="0059738F"/>
    <w:rsid w:val="0059784B"/>
    <w:rsid w:val="0059791C"/>
    <w:rsid w:val="005A5778"/>
    <w:rsid w:val="005A6FBE"/>
    <w:rsid w:val="005A789A"/>
    <w:rsid w:val="005B0804"/>
    <w:rsid w:val="005B1C7C"/>
    <w:rsid w:val="005B2839"/>
    <w:rsid w:val="005B41A1"/>
    <w:rsid w:val="005B4936"/>
    <w:rsid w:val="005B6BAC"/>
    <w:rsid w:val="005C091E"/>
    <w:rsid w:val="005C1B75"/>
    <w:rsid w:val="005C37C6"/>
    <w:rsid w:val="005C407B"/>
    <w:rsid w:val="005C4111"/>
    <w:rsid w:val="005C5A9D"/>
    <w:rsid w:val="005C61C7"/>
    <w:rsid w:val="005C7118"/>
    <w:rsid w:val="005D1F0F"/>
    <w:rsid w:val="005D2064"/>
    <w:rsid w:val="005D4614"/>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0DFE"/>
    <w:rsid w:val="00631837"/>
    <w:rsid w:val="00632654"/>
    <w:rsid w:val="006326EA"/>
    <w:rsid w:val="006349B5"/>
    <w:rsid w:val="00635A79"/>
    <w:rsid w:val="00637AB9"/>
    <w:rsid w:val="006443EB"/>
    <w:rsid w:val="006541EB"/>
    <w:rsid w:val="00654E26"/>
    <w:rsid w:val="006633E8"/>
    <w:rsid w:val="00665EB9"/>
    <w:rsid w:val="00670B87"/>
    <w:rsid w:val="00672EB5"/>
    <w:rsid w:val="00674050"/>
    <w:rsid w:val="00675EFA"/>
    <w:rsid w:val="0067673A"/>
    <w:rsid w:val="00677825"/>
    <w:rsid w:val="00680128"/>
    <w:rsid w:val="00680177"/>
    <w:rsid w:val="006806EB"/>
    <w:rsid w:val="00680DF3"/>
    <w:rsid w:val="00684F46"/>
    <w:rsid w:val="00685813"/>
    <w:rsid w:val="006865AB"/>
    <w:rsid w:val="00690F04"/>
    <w:rsid w:val="00696AC7"/>
    <w:rsid w:val="006A17B4"/>
    <w:rsid w:val="006A199E"/>
    <w:rsid w:val="006A6932"/>
    <w:rsid w:val="006A7AC3"/>
    <w:rsid w:val="006A7E62"/>
    <w:rsid w:val="006B035B"/>
    <w:rsid w:val="006B0E59"/>
    <w:rsid w:val="006B1106"/>
    <w:rsid w:val="006B1944"/>
    <w:rsid w:val="006B4AD5"/>
    <w:rsid w:val="006B6F22"/>
    <w:rsid w:val="006C04F4"/>
    <w:rsid w:val="006C0D16"/>
    <w:rsid w:val="006C261E"/>
    <w:rsid w:val="006C3A38"/>
    <w:rsid w:val="006C3DC5"/>
    <w:rsid w:val="006D38FB"/>
    <w:rsid w:val="006D408F"/>
    <w:rsid w:val="006D4D16"/>
    <w:rsid w:val="006D530F"/>
    <w:rsid w:val="006D5979"/>
    <w:rsid w:val="006E22F6"/>
    <w:rsid w:val="006E2631"/>
    <w:rsid w:val="006E2B95"/>
    <w:rsid w:val="006E3467"/>
    <w:rsid w:val="006E5E79"/>
    <w:rsid w:val="006F21FF"/>
    <w:rsid w:val="006F3302"/>
    <w:rsid w:val="006F4CCF"/>
    <w:rsid w:val="006F5B4F"/>
    <w:rsid w:val="006F5FDF"/>
    <w:rsid w:val="006F60C2"/>
    <w:rsid w:val="00702E53"/>
    <w:rsid w:val="00704DAC"/>
    <w:rsid w:val="00707656"/>
    <w:rsid w:val="00710DD7"/>
    <w:rsid w:val="00714614"/>
    <w:rsid w:val="00714716"/>
    <w:rsid w:val="00717E5F"/>
    <w:rsid w:val="00717F63"/>
    <w:rsid w:val="0072390D"/>
    <w:rsid w:val="00723EB1"/>
    <w:rsid w:val="00727C91"/>
    <w:rsid w:val="00732BC1"/>
    <w:rsid w:val="0073771C"/>
    <w:rsid w:val="007427A2"/>
    <w:rsid w:val="00743793"/>
    <w:rsid w:val="00743B14"/>
    <w:rsid w:val="007474AC"/>
    <w:rsid w:val="00750ACE"/>
    <w:rsid w:val="00753033"/>
    <w:rsid w:val="00754396"/>
    <w:rsid w:val="0075656B"/>
    <w:rsid w:val="0075751E"/>
    <w:rsid w:val="00757B59"/>
    <w:rsid w:val="007632D6"/>
    <w:rsid w:val="00763897"/>
    <w:rsid w:val="00763F72"/>
    <w:rsid w:val="00763F7A"/>
    <w:rsid w:val="00765296"/>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930A4"/>
    <w:rsid w:val="007A0649"/>
    <w:rsid w:val="007A1123"/>
    <w:rsid w:val="007A1310"/>
    <w:rsid w:val="007A4ED9"/>
    <w:rsid w:val="007A739A"/>
    <w:rsid w:val="007B2A5F"/>
    <w:rsid w:val="007B7E9B"/>
    <w:rsid w:val="007C58A5"/>
    <w:rsid w:val="007C6E78"/>
    <w:rsid w:val="007D15E4"/>
    <w:rsid w:val="007D2D10"/>
    <w:rsid w:val="007D4245"/>
    <w:rsid w:val="007D4A43"/>
    <w:rsid w:val="007D6138"/>
    <w:rsid w:val="007D6C6C"/>
    <w:rsid w:val="007E3B92"/>
    <w:rsid w:val="007E58B6"/>
    <w:rsid w:val="007E5FCC"/>
    <w:rsid w:val="007E6B6B"/>
    <w:rsid w:val="007F2619"/>
    <w:rsid w:val="007F3202"/>
    <w:rsid w:val="007F50DE"/>
    <w:rsid w:val="007F554D"/>
    <w:rsid w:val="007F5CD9"/>
    <w:rsid w:val="00802392"/>
    <w:rsid w:val="008061E8"/>
    <w:rsid w:val="0080641F"/>
    <w:rsid w:val="00806FFC"/>
    <w:rsid w:val="00812D30"/>
    <w:rsid w:val="00812E5F"/>
    <w:rsid w:val="00813BC1"/>
    <w:rsid w:val="00816DEF"/>
    <w:rsid w:val="00820078"/>
    <w:rsid w:val="00821335"/>
    <w:rsid w:val="0082295F"/>
    <w:rsid w:val="00822AD3"/>
    <w:rsid w:val="008274F2"/>
    <w:rsid w:val="00830EF6"/>
    <w:rsid w:val="00836232"/>
    <w:rsid w:val="0083724A"/>
    <w:rsid w:val="00841A0E"/>
    <w:rsid w:val="00842649"/>
    <w:rsid w:val="008431BA"/>
    <w:rsid w:val="0084375E"/>
    <w:rsid w:val="00843A0F"/>
    <w:rsid w:val="00846FDF"/>
    <w:rsid w:val="00847304"/>
    <w:rsid w:val="00850568"/>
    <w:rsid w:val="00853860"/>
    <w:rsid w:val="008539BA"/>
    <w:rsid w:val="0085739B"/>
    <w:rsid w:val="0086071D"/>
    <w:rsid w:val="008607D2"/>
    <w:rsid w:val="00860D81"/>
    <w:rsid w:val="00862428"/>
    <w:rsid w:val="00862695"/>
    <w:rsid w:val="00864060"/>
    <w:rsid w:val="00865965"/>
    <w:rsid w:val="00865F97"/>
    <w:rsid w:val="0086620A"/>
    <w:rsid w:val="00866EDB"/>
    <w:rsid w:val="00867035"/>
    <w:rsid w:val="008703CD"/>
    <w:rsid w:val="008711A5"/>
    <w:rsid w:val="00884B5F"/>
    <w:rsid w:val="00885181"/>
    <w:rsid w:val="0089154E"/>
    <w:rsid w:val="0089466E"/>
    <w:rsid w:val="0089544F"/>
    <w:rsid w:val="008B16D5"/>
    <w:rsid w:val="008B22C9"/>
    <w:rsid w:val="008B2B66"/>
    <w:rsid w:val="008B322F"/>
    <w:rsid w:val="008C1699"/>
    <w:rsid w:val="008C2943"/>
    <w:rsid w:val="008C2F29"/>
    <w:rsid w:val="008C50FE"/>
    <w:rsid w:val="008D0258"/>
    <w:rsid w:val="008D2548"/>
    <w:rsid w:val="008D2C6D"/>
    <w:rsid w:val="008D4C8D"/>
    <w:rsid w:val="008D53C1"/>
    <w:rsid w:val="008E0509"/>
    <w:rsid w:val="008E0D87"/>
    <w:rsid w:val="008E1D5A"/>
    <w:rsid w:val="008E2D65"/>
    <w:rsid w:val="008E32DE"/>
    <w:rsid w:val="008E5411"/>
    <w:rsid w:val="008E6AFE"/>
    <w:rsid w:val="008E723A"/>
    <w:rsid w:val="008E73BD"/>
    <w:rsid w:val="008F0886"/>
    <w:rsid w:val="008F15B1"/>
    <w:rsid w:val="008F2277"/>
    <w:rsid w:val="008F5E9D"/>
    <w:rsid w:val="008F72BF"/>
    <w:rsid w:val="00900009"/>
    <w:rsid w:val="00900B4D"/>
    <w:rsid w:val="00901267"/>
    <w:rsid w:val="009038B2"/>
    <w:rsid w:val="0090449D"/>
    <w:rsid w:val="00910C7D"/>
    <w:rsid w:val="009136B5"/>
    <w:rsid w:val="00914A78"/>
    <w:rsid w:val="00916992"/>
    <w:rsid w:val="0091735D"/>
    <w:rsid w:val="009173EF"/>
    <w:rsid w:val="0092344F"/>
    <w:rsid w:val="0092397B"/>
    <w:rsid w:val="00925AD1"/>
    <w:rsid w:val="009267D4"/>
    <w:rsid w:val="00927E99"/>
    <w:rsid w:val="0093001D"/>
    <w:rsid w:val="009305C9"/>
    <w:rsid w:val="0093450B"/>
    <w:rsid w:val="00944EBA"/>
    <w:rsid w:val="00946310"/>
    <w:rsid w:val="00946547"/>
    <w:rsid w:val="00950C27"/>
    <w:rsid w:val="00951C03"/>
    <w:rsid w:val="009526CC"/>
    <w:rsid w:val="00955A73"/>
    <w:rsid w:val="00955B51"/>
    <w:rsid w:val="00961311"/>
    <w:rsid w:val="009625D5"/>
    <w:rsid w:val="009653E0"/>
    <w:rsid w:val="009716CA"/>
    <w:rsid w:val="00983BEE"/>
    <w:rsid w:val="00984F9B"/>
    <w:rsid w:val="00985A59"/>
    <w:rsid w:val="00986591"/>
    <w:rsid w:val="00991863"/>
    <w:rsid w:val="00993FC6"/>
    <w:rsid w:val="009944A3"/>
    <w:rsid w:val="0099688D"/>
    <w:rsid w:val="009A22B4"/>
    <w:rsid w:val="009A3D9E"/>
    <w:rsid w:val="009A4C9B"/>
    <w:rsid w:val="009A6EED"/>
    <w:rsid w:val="009B00A2"/>
    <w:rsid w:val="009B2A00"/>
    <w:rsid w:val="009B42AB"/>
    <w:rsid w:val="009C021E"/>
    <w:rsid w:val="009C0F92"/>
    <w:rsid w:val="009C3EF5"/>
    <w:rsid w:val="009C5895"/>
    <w:rsid w:val="009C7291"/>
    <w:rsid w:val="009D15CD"/>
    <w:rsid w:val="009D242A"/>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5E51"/>
    <w:rsid w:val="00A26F99"/>
    <w:rsid w:val="00A300B1"/>
    <w:rsid w:val="00A30847"/>
    <w:rsid w:val="00A31135"/>
    <w:rsid w:val="00A324A5"/>
    <w:rsid w:val="00A35C1B"/>
    <w:rsid w:val="00A35D21"/>
    <w:rsid w:val="00A374ED"/>
    <w:rsid w:val="00A43D79"/>
    <w:rsid w:val="00A4421A"/>
    <w:rsid w:val="00A44816"/>
    <w:rsid w:val="00A458BE"/>
    <w:rsid w:val="00A51E05"/>
    <w:rsid w:val="00A53781"/>
    <w:rsid w:val="00A55E52"/>
    <w:rsid w:val="00A64010"/>
    <w:rsid w:val="00A67C26"/>
    <w:rsid w:val="00A70481"/>
    <w:rsid w:val="00A71765"/>
    <w:rsid w:val="00A7277C"/>
    <w:rsid w:val="00A740EB"/>
    <w:rsid w:val="00A761F3"/>
    <w:rsid w:val="00A76318"/>
    <w:rsid w:val="00A831CF"/>
    <w:rsid w:val="00A85659"/>
    <w:rsid w:val="00A86C5A"/>
    <w:rsid w:val="00A879F5"/>
    <w:rsid w:val="00A924B5"/>
    <w:rsid w:val="00A92E72"/>
    <w:rsid w:val="00A96B47"/>
    <w:rsid w:val="00AA139B"/>
    <w:rsid w:val="00AA3B03"/>
    <w:rsid w:val="00AA60BE"/>
    <w:rsid w:val="00AA6B9F"/>
    <w:rsid w:val="00AA720F"/>
    <w:rsid w:val="00AA72F4"/>
    <w:rsid w:val="00AB19CE"/>
    <w:rsid w:val="00AB29FB"/>
    <w:rsid w:val="00AB30EF"/>
    <w:rsid w:val="00AB3FFE"/>
    <w:rsid w:val="00AB6052"/>
    <w:rsid w:val="00AB6AA5"/>
    <w:rsid w:val="00AB6FC6"/>
    <w:rsid w:val="00AB7F97"/>
    <w:rsid w:val="00AC0525"/>
    <w:rsid w:val="00AC0534"/>
    <w:rsid w:val="00AC1A82"/>
    <w:rsid w:val="00AC48DE"/>
    <w:rsid w:val="00AD1462"/>
    <w:rsid w:val="00AD16B6"/>
    <w:rsid w:val="00AD2CA2"/>
    <w:rsid w:val="00AD52DC"/>
    <w:rsid w:val="00AD57A4"/>
    <w:rsid w:val="00AD6DA1"/>
    <w:rsid w:val="00AE25DE"/>
    <w:rsid w:val="00AE27C9"/>
    <w:rsid w:val="00AE4086"/>
    <w:rsid w:val="00AE571D"/>
    <w:rsid w:val="00AE6EFB"/>
    <w:rsid w:val="00AF06E6"/>
    <w:rsid w:val="00AF12F5"/>
    <w:rsid w:val="00AF21EE"/>
    <w:rsid w:val="00AF2D56"/>
    <w:rsid w:val="00AF3FA1"/>
    <w:rsid w:val="00B013EC"/>
    <w:rsid w:val="00B0159B"/>
    <w:rsid w:val="00B079D6"/>
    <w:rsid w:val="00B07BDA"/>
    <w:rsid w:val="00B11998"/>
    <w:rsid w:val="00B11BE8"/>
    <w:rsid w:val="00B13875"/>
    <w:rsid w:val="00B221F7"/>
    <w:rsid w:val="00B235FB"/>
    <w:rsid w:val="00B23DE1"/>
    <w:rsid w:val="00B241C3"/>
    <w:rsid w:val="00B24533"/>
    <w:rsid w:val="00B247DB"/>
    <w:rsid w:val="00B27630"/>
    <w:rsid w:val="00B27B27"/>
    <w:rsid w:val="00B30A91"/>
    <w:rsid w:val="00B30F8A"/>
    <w:rsid w:val="00B32CB4"/>
    <w:rsid w:val="00B350B1"/>
    <w:rsid w:val="00B357E3"/>
    <w:rsid w:val="00B37DEF"/>
    <w:rsid w:val="00B37F00"/>
    <w:rsid w:val="00B42B54"/>
    <w:rsid w:val="00B42C69"/>
    <w:rsid w:val="00B447EE"/>
    <w:rsid w:val="00B47199"/>
    <w:rsid w:val="00B47F0D"/>
    <w:rsid w:val="00B513DB"/>
    <w:rsid w:val="00B5408B"/>
    <w:rsid w:val="00B5412A"/>
    <w:rsid w:val="00B54141"/>
    <w:rsid w:val="00B552FA"/>
    <w:rsid w:val="00B55A14"/>
    <w:rsid w:val="00B60CDF"/>
    <w:rsid w:val="00B653C6"/>
    <w:rsid w:val="00B82529"/>
    <w:rsid w:val="00B83834"/>
    <w:rsid w:val="00B84E29"/>
    <w:rsid w:val="00B86FF4"/>
    <w:rsid w:val="00B90583"/>
    <w:rsid w:val="00B93FB0"/>
    <w:rsid w:val="00B950B2"/>
    <w:rsid w:val="00B95745"/>
    <w:rsid w:val="00B96748"/>
    <w:rsid w:val="00B97798"/>
    <w:rsid w:val="00BA099A"/>
    <w:rsid w:val="00BA0B6A"/>
    <w:rsid w:val="00BA1CFC"/>
    <w:rsid w:val="00BA4D05"/>
    <w:rsid w:val="00BA5548"/>
    <w:rsid w:val="00BA7925"/>
    <w:rsid w:val="00BB2369"/>
    <w:rsid w:val="00BB27A2"/>
    <w:rsid w:val="00BB33F0"/>
    <w:rsid w:val="00BB663D"/>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39AB"/>
    <w:rsid w:val="00BE49FC"/>
    <w:rsid w:val="00BE4CE8"/>
    <w:rsid w:val="00BE5BDA"/>
    <w:rsid w:val="00BE6091"/>
    <w:rsid w:val="00BE7FA6"/>
    <w:rsid w:val="00BF385F"/>
    <w:rsid w:val="00BF39E8"/>
    <w:rsid w:val="00BF6123"/>
    <w:rsid w:val="00C063E9"/>
    <w:rsid w:val="00C07597"/>
    <w:rsid w:val="00C13A27"/>
    <w:rsid w:val="00C13B87"/>
    <w:rsid w:val="00C13EAA"/>
    <w:rsid w:val="00C21936"/>
    <w:rsid w:val="00C227D0"/>
    <w:rsid w:val="00C23EB3"/>
    <w:rsid w:val="00C27EA0"/>
    <w:rsid w:val="00C30314"/>
    <w:rsid w:val="00C305C5"/>
    <w:rsid w:val="00C3379A"/>
    <w:rsid w:val="00C33D2F"/>
    <w:rsid w:val="00C3411A"/>
    <w:rsid w:val="00C34AC4"/>
    <w:rsid w:val="00C406FC"/>
    <w:rsid w:val="00C40DA2"/>
    <w:rsid w:val="00C41118"/>
    <w:rsid w:val="00C42CAF"/>
    <w:rsid w:val="00C558E5"/>
    <w:rsid w:val="00C559FF"/>
    <w:rsid w:val="00C55ECD"/>
    <w:rsid w:val="00C56E98"/>
    <w:rsid w:val="00C574AB"/>
    <w:rsid w:val="00C57EA8"/>
    <w:rsid w:val="00C60775"/>
    <w:rsid w:val="00C61B02"/>
    <w:rsid w:val="00C61D09"/>
    <w:rsid w:val="00C64529"/>
    <w:rsid w:val="00C653B7"/>
    <w:rsid w:val="00C66331"/>
    <w:rsid w:val="00C66685"/>
    <w:rsid w:val="00C72C88"/>
    <w:rsid w:val="00C73B61"/>
    <w:rsid w:val="00C75630"/>
    <w:rsid w:val="00C75908"/>
    <w:rsid w:val="00C76CD3"/>
    <w:rsid w:val="00C802AF"/>
    <w:rsid w:val="00C84923"/>
    <w:rsid w:val="00C84C92"/>
    <w:rsid w:val="00C86DC1"/>
    <w:rsid w:val="00C901BC"/>
    <w:rsid w:val="00C9141F"/>
    <w:rsid w:val="00C93840"/>
    <w:rsid w:val="00C94942"/>
    <w:rsid w:val="00C9572C"/>
    <w:rsid w:val="00C972AE"/>
    <w:rsid w:val="00CA0B87"/>
    <w:rsid w:val="00CA0F83"/>
    <w:rsid w:val="00CA1563"/>
    <w:rsid w:val="00CA2613"/>
    <w:rsid w:val="00CB1BDE"/>
    <w:rsid w:val="00CB21BF"/>
    <w:rsid w:val="00CB2493"/>
    <w:rsid w:val="00CB7B4A"/>
    <w:rsid w:val="00CC0A43"/>
    <w:rsid w:val="00CC114C"/>
    <w:rsid w:val="00CC1B96"/>
    <w:rsid w:val="00CC6C22"/>
    <w:rsid w:val="00CC6FA0"/>
    <w:rsid w:val="00CC7DC9"/>
    <w:rsid w:val="00CC7ECB"/>
    <w:rsid w:val="00CD0EAF"/>
    <w:rsid w:val="00CD14A4"/>
    <w:rsid w:val="00CD33EB"/>
    <w:rsid w:val="00CD3BB6"/>
    <w:rsid w:val="00CD4044"/>
    <w:rsid w:val="00CE0EBA"/>
    <w:rsid w:val="00CE254E"/>
    <w:rsid w:val="00CE387B"/>
    <w:rsid w:val="00CE4199"/>
    <w:rsid w:val="00CE5F75"/>
    <w:rsid w:val="00CE66CD"/>
    <w:rsid w:val="00CE74EE"/>
    <w:rsid w:val="00CE7771"/>
    <w:rsid w:val="00CE7E8E"/>
    <w:rsid w:val="00CF16D8"/>
    <w:rsid w:val="00CF1926"/>
    <w:rsid w:val="00CF3AB8"/>
    <w:rsid w:val="00CF48DC"/>
    <w:rsid w:val="00CF4E3A"/>
    <w:rsid w:val="00CF5179"/>
    <w:rsid w:val="00CF5EA5"/>
    <w:rsid w:val="00D00F68"/>
    <w:rsid w:val="00D018DB"/>
    <w:rsid w:val="00D029F2"/>
    <w:rsid w:val="00D02F0A"/>
    <w:rsid w:val="00D0346D"/>
    <w:rsid w:val="00D039AE"/>
    <w:rsid w:val="00D03DE9"/>
    <w:rsid w:val="00D04713"/>
    <w:rsid w:val="00D07503"/>
    <w:rsid w:val="00D07AB9"/>
    <w:rsid w:val="00D103EA"/>
    <w:rsid w:val="00D1732B"/>
    <w:rsid w:val="00D212C5"/>
    <w:rsid w:val="00D2150D"/>
    <w:rsid w:val="00D2317C"/>
    <w:rsid w:val="00D244E4"/>
    <w:rsid w:val="00D261B9"/>
    <w:rsid w:val="00D26E61"/>
    <w:rsid w:val="00D27E8D"/>
    <w:rsid w:val="00D306E6"/>
    <w:rsid w:val="00D320E0"/>
    <w:rsid w:val="00D32A99"/>
    <w:rsid w:val="00D35B75"/>
    <w:rsid w:val="00D40B75"/>
    <w:rsid w:val="00D4435F"/>
    <w:rsid w:val="00D45EB1"/>
    <w:rsid w:val="00D45FFB"/>
    <w:rsid w:val="00D53907"/>
    <w:rsid w:val="00D5456D"/>
    <w:rsid w:val="00D54F47"/>
    <w:rsid w:val="00D5627C"/>
    <w:rsid w:val="00D568E2"/>
    <w:rsid w:val="00D57047"/>
    <w:rsid w:val="00D60A41"/>
    <w:rsid w:val="00D651FF"/>
    <w:rsid w:val="00D700D3"/>
    <w:rsid w:val="00D70353"/>
    <w:rsid w:val="00D71B16"/>
    <w:rsid w:val="00D73382"/>
    <w:rsid w:val="00D73823"/>
    <w:rsid w:val="00D73F21"/>
    <w:rsid w:val="00D7522D"/>
    <w:rsid w:val="00D755B8"/>
    <w:rsid w:val="00D75E3B"/>
    <w:rsid w:val="00D765EA"/>
    <w:rsid w:val="00D76A9B"/>
    <w:rsid w:val="00D8088E"/>
    <w:rsid w:val="00D80965"/>
    <w:rsid w:val="00D81A03"/>
    <w:rsid w:val="00D83B07"/>
    <w:rsid w:val="00D86771"/>
    <w:rsid w:val="00D9256B"/>
    <w:rsid w:val="00D97168"/>
    <w:rsid w:val="00DA0755"/>
    <w:rsid w:val="00DB13C8"/>
    <w:rsid w:val="00DB1583"/>
    <w:rsid w:val="00DB4594"/>
    <w:rsid w:val="00DB5263"/>
    <w:rsid w:val="00DB665A"/>
    <w:rsid w:val="00DB7102"/>
    <w:rsid w:val="00DC07B3"/>
    <w:rsid w:val="00DC2011"/>
    <w:rsid w:val="00DC2924"/>
    <w:rsid w:val="00DC2E11"/>
    <w:rsid w:val="00DC3A53"/>
    <w:rsid w:val="00DC6D5A"/>
    <w:rsid w:val="00DD176C"/>
    <w:rsid w:val="00DD20BC"/>
    <w:rsid w:val="00DD3849"/>
    <w:rsid w:val="00DE2D18"/>
    <w:rsid w:val="00DE2E08"/>
    <w:rsid w:val="00DE50CF"/>
    <w:rsid w:val="00DE5F38"/>
    <w:rsid w:val="00DF2819"/>
    <w:rsid w:val="00DF51EB"/>
    <w:rsid w:val="00DF7113"/>
    <w:rsid w:val="00E00A2A"/>
    <w:rsid w:val="00E00E60"/>
    <w:rsid w:val="00E0100F"/>
    <w:rsid w:val="00E011E9"/>
    <w:rsid w:val="00E04EE7"/>
    <w:rsid w:val="00E062FF"/>
    <w:rsid w:val="00E07D73"/>
    <w:rsid w:val="00E115C8"/>
    <w:rsid w:val="00E1378E"/>
    <w:rsid w:val="00E15F69"/>
    <w:rsid w:val="00E16217"/>
    <w:rsid w:val="00E16B34"/>
    <w:rsid w:val="00E16E15"/>
    <w:rsid w:val="00E21F01"/>
    <w:rsid w:val="00E24F21"/>
    <w:rsid w:val="00E275BB"/>
    <w:rsid w:val="00E27F57"/>
    <w:rsid w:val="00E3026F"/>
    <w:rsid w:val="00E332E7"/>
    <w:rsid w:val="00E35E2B"/>
    <w:rsid w:val="00E36687"/>
    <w:rsid w:val="00E369CA"/>
    <w:rsid w:val="00E37AD0"/>
    <w:rsid w:val="00E444CC"/>
    <w:rsid w:val="00E456E5"/>
    <w:rsid w:val="00E47D0D"/>
    <w:rsid w:val="00E47F73"/>
    <w:rsid w:val="00E50B6E"/>
    <w:rsid w:val="00E53BE0"/>
    <w:rsid w:val="00E54239"/>
    <w:rsid w:val="00E556D8"/>
    <w:rsid w:val="00E578E1"/>
    <w:rsid w:val="00E62B91"/>
    <w:rsid w:val="00E64696"/>
    <w:rsid w:val="00E64C03"/>
    <w:rsid w:val="00E664DD"/>
    <w:rsid w:val="00E67BAC"/>
    <w:rsid w:val="00E71BD2"/>
    <w:rsid w:val="00E71E18"/>
    <w:rsid w:val="00E72540"/>
    <w:rsid w:val="00E72697"/>
    <w:rsid w:val="00E743FB"/>
    <w:rsid w:val="00E75F09"/>
    <w:rsid w:val="00E77E13"/>
    <w:rsid w:val="00E77E42"/>
    <w:rsid w:val="00E83923"/>
    <w:rsid w:val="00E86FC0"/>
    <w:rsid w:val="00E87ED9"/>
    <w:rsid w:val="00E90D93"/>
    <w:rsid w:val="00E92EB7"/>
    <w:rsid w:val="00E933E7"/>
    <w:rsid w:val="00E959DB"/>
    <w:rsid w:val="00E964A3"/>
    <w:rsid w:val="00EA033B"/>
    <w:rsid w:val="00EA17BD"/>
    <w:rsid w:val="00EA47C6"/>
    <w:rsid w:val="00EA4C3A"/>
    <w:rsid w:val="00EA4CBE"/>
    <w:rsid w:val="00EA59E4"/>
    <w:rsid w:val="00EA60CD"/>
    <w:rsid w:val="00EA64E0"/>
    <w:rsid w:val="00EB17EE"/>
    <w:rsid w:val="00EB26E6"/>
    <w:rsid w:val="00EB470D"/>
    <w:rsid w:val="00EB6043"/>
    <w:rsid w:val="00EC1071"/>
    <w:rsid w:val="00EC1505"/>
    <w:rsid w:val="00EC1DE8"/>
    <w:rsid w:val="00EC2D34"/>
    <w:rsid w:val="00EC389C"/>
    <w:rsid w:val="00EC3EBB"/>
    <w:rsid w:val="00ED1ED3"/>
    <w:rsid w:val="00ED55BD"/>
    <w:rsid w:val="00EE0C1B"/>
    <w:rsid w:val="00EE120B"/>
    <w:rsid w:val="00EE186C"/>
    <w:rsid w:val="00EE2B25"/>
    <w:rsid w:val="00EE4B00"/>
    <w:rsid w:val="00EE7DEC"/>
    <w:rsid w:val="00EF13E1"/>
    <w:rsid w:val="00EF501B"/>
    <w:rsid w:val="00EF66E5"/>
    <w:rsid w:val="00EF74C2"/>
    <w:rsid w:val="00EF7F85"/>
    <w:rsid w:val="00F0352E"/>
    <w:rsid w:val="00F037B0"/>
    <w:rsid w:val="00F04BE3"/>
    <w:rsid w:val="00F05EEC"/>
    <w:rsid w:val="00F069DC"/>
    <w:rsid w:val="00F07815"/>
    <w:rsid w:val="00F120C6"/>
    <w:rsid w:val="00F128F9"/>
    <w:rsid w:val="00F1472F"/>
    <w:rsid w:val="00F249C9"/>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326B"/>
    <w:rsid w:val="00F456BF"/>
    <w:rsid w:val="00F45991"/>
    <w:rsid w:val="00F45EA2"/>
    <w:rsid w:val="00F5393C"/>
    <w:rsid w:val="00F57182"/>
    <w:rsid w:val="00F5753A"/>
    <w:rsid w:val="00F6011B"/>
    <w:rsid w:val="00F62641"/>
    <w:rsid w:val="00F63477"/>
    <w:rsid w:val="00F644E2"/>
    <w:rsid w:val="00F65E58"/>
    <w:rsid w:val="00F662BC"/>
    <w:rsid w:val="00F6721B"/>
    <w:rsid w:val="00F73860"/>
    <w:rsid w:val="00F73999"/>
    <w:rsid w:val="00F742B7"/>
    <w:rsid w:val="00F776FE"/>
    <w:rsid w:val="00F8002D"/>
    <w:rsid w:val="00F831A5"/>
    <w:rsid w:val="00F835B4"/>
    <w:rsid w:val="00F84F3F"/>
    <w:rsid w:val="00F9080B"/>
    <w:rsid w:val="00F911A5"/>
    <w:rsid w:val="00F91432"/>
    <w:rsid w:val="00F91AC4"/>
    <w:rsid w:val="00F93F39"/>
    <w:rsid w:val="00F940FB"/>
    <w:rsid w:val="00F94E53"/>
    <w:rsid w:val="00F96340"/>
    <w:rsid w:val="00F96537"/>
    <w:rsid w:val="00F96738"/>
    <w:rsid w:val="00F973F0"/>
    <w:rsid w:val="00F9795C"/>
    <w:rsid w:val="00FA2FF2"/>
    <w:rsid w:val="00FA3149"/>
    <w:rsid w:val="00FA41C8"/>
    <w:rsid w:val="00FA536D"/>
    <w:rsid w:val="00FA6861"/>
    <w:rsid w:val="00FA746F"/>
    <w:rsid w:val="00FB0474"/>
    <w:rsid w:val="00FB0AEB"/>
    <w:rsid w:val="00FB1752"/>
    <w:rsid w:val="00FB250E"/>
    <w:rsid w:val="00FB2824"/>
    <w:rsid w:val="00FB3609"/>
    <w:rsid w:val="00FB4BD2"/>
    <w:rsid w:val="00FB5167"/>
    <w:rsid w:val="00FC54AA"/>
    <w:rsid w:val="00FC71CB"/>
    <w:rsid w:val="00FC7D66"/>
    <w:rsid w:val="00FD09C4"/>
    <w:rsid w:val="00FD16B8"/>
    <w:rsid w:val="00FD3143"/>
    <w:rsid w:val="00FD3274"/>
    <w:rsid w:val="00FD4F88"/>
    <w:rsid w:val="00FD52D1"/>
    <w:rsid w:val="00FD5705"/>
    <w:rsid w:val="00FE067B"/>
    <w:rsid w:val="00FE1424"/>
    <w:rsid w:val="00FE15A0"/>
    <w:rsid w:val="00FE2136"/>
    <w:rsid w:val="00FE3F0B"/>
    <w:rsid w:val="00FE4DE5"/>
    <w:rsid w:val="00FF03D9"/>
    <w:rsid w:val="00FF168C"/>
    <w:rsid w:val="00FF1895"/>
    <w:rsid w:val="00FF418B"/>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docId w15:val="{6DC7A5A8-84F2-4F63-8F4C-D905F4B65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sz w:val="24"/>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 w:type="paragraph" w:styleId="Revision">
    <w:name w:val="Revision"/>
    <w:hidden/>
    <w:uiPriority w:val="99"/>
    <w:semiHidden/>
    <w:rsid w:val="0050712B"/>
    <w:pPr>
      <w:spacing w:after="0" w:line="240" w:lineRule="auto"/>
    </w:pPr>
  </w:style>
  <w:style w:type="paragraph" w:styleId="HTMLPreformatted">
    <w:name w:val="HTML Preformatted"/>
    <w:basedOn w:val="Normal"/>
    <w:link w:val="HTMLPreformattedChar"/>
    <w:uiPriority w:val="99"/>
    <w:unhideWhenUsed/>
    <w:rsid w:val="00E93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E933E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93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230820415">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20919825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28576993">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1977098259">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619950948">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 w:id="1851799277">
      <w:bodyDiv w:val="1"/>
      <w:marLeft w:val="0"/>
      <w:marRight w:val="0"/>
      <w:marTop w:val="0"/>
      <w:marBottom w:val="0"/>
      <w:divBdr>
        <w:top w:val="none" w:sz="0" w:space="0" w:color="auto"/>
        <w:left w:val="none" w:sz="0" w:space="0" w:color="auto"/>
        <w:bottom w:val="none" w:sz="0" w:space="0" w:color="auto"/>
        <w:right w:val="none" w:sz="0" w:space="0" w:color="auto"/>
      </w:divBdr>
    </w:div>
    <w:div w:id="20385075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Props1.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customXml/itemProps2.xml><?xml version="1.0" encoding="utf-8"?>
<ds:datastoreItem xmlns:ds="http://schemas.openxmlformats.org/officeDocument/2006/customXml" ds:itemID="{D4CB9DEC-363A-4E52-AB01-CF607ECB9F26}">
  <ds:schemaRefs>
    <ds:schemaRef ds:uri="http://schemas.microsoft.com/sharepoint/v3/contenttype/forms"/>
  </ds:schemaRefs>
</ds:datastoreItem>
</file>

<file path=customXml/itemProps3.xml><?xml version="1.0" encoding="utf-8"?>
<ds:datastoreItem xmlns:ds="http://schemas.openxmlformats.org/officeDocument/2006/customXml" ds:itemID="{8BD37C25-6E9B-40D7-BFF7-8A32E2C33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3BED357-4DCF-4474-B340-B9016589FF40}">
  <ds:schemaRefs>
    <ds:schemaRef ds:uri="http://schemas.microsoft.com/office/2006/metadata/properties"/>
    <ds:schemaRef ds:uri="http://schemas.microsoft.com/office/infopath/2007/PartnerControls"/>
    <ds:schemaRef ds:uri="f521f82e-aa1f-4955-a3d2-f2865c7f722d"/>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3</Pages>
  <Words>4296</Words>
  <Characters>2448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06</cp:revision>
  <dcterms:created xsi:type="dcterms:W3CDTF">2024-05-21T12:19:00Z</dcterms:created>
  <dcterms:modified xsi:type="dcterms:W3CDTF">2024-05-22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